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7ACC" w:rsidRPr="006317CB" w:rsidRDefault="00FC654A" w:rsidP="003F11CD">
      <w:pPr>
        <w:spacing w:line="480" w:lineRule="auto"/>
        <w:rPr>
          <w:b/>
          <w:bCs/>
          <w:i/>
          <w:iCs/>
        </w:rPr>
      </w:pPr>
      <w:r w:rsidRPr="006317CB">
        <w:rPr>
          <w:b/>
          <w:bCs/>
          <w:i/>
          <w:iCs/>
        </w:rPr>
        <w:t>Medical Engineering and Physics</w:t>
      </w:r>
    </w:p>
    <w:p w:rsidR="002E7A63" w:rsidRPr="006317CB" w:rsidRDefault="002E7A63" w:rsidP="003F11CD">
      <w:pPr>
        <w:spacing w:line="480" w:lineRule="auto"/>
        <w:rPr>
          <w:b/>
          <w:bCs/>
          <w:i/>
          <w:iCs/>
        </w:rPr>
      </w:pPr>
    </w:p>
    <w:p w:rsidR="00477ACC" w:rsidRPr="006317CB" w:rsidRDefault="000861C5" w:rsidP="002D253A">
      <w:pPr>
        <w:spacing w:line="480" w:lineRule="auto"/>
        <w:jc w:val="center"/>
        <w:rPr>
          <w:b/>
          <w:bCs/>
        </w:rPr>
      </w:pPr>
      <w:r w:rsidRPr="006317CB">
        <w:rPr>
          <w:b/>
          <w:bCs/>
        </w:rPr>
        <w:t xml:space="preserve">Gray RJ, Worsley PR, </w:t>
      </w:r>
      <w:proofErr w:type="spellStart"/>
      <w:r w:rsidR="00537A7E" w:rsidRPr="006317CB">
        <w:rPr>
          <w:b/>
          <w:bCs/>
        </w:rPr>
        <w:t>Voegeli</w:t>
      </w:r>
      <w:proofErr w:type="spellEnd"/>
      <w:r w:rsidR="00537A7E" w:rsidRPr="006317CB">
        <w:rPr>
          <w:b/>
          <w:bCs/>
        </w:rPr>
        <w:t xml:space="preserve">, D, </w:t>
      </w:r>
      <w:r w:rsidRPr="006317CB">
        <w:rPr>
          <w:b/>
          <w:bCs/>
        </w:rPr>
        <w:t>and Bader DL.</w:t>
      </w:r>
    </w:p>
    <w:p w:rsidR="00A84C4D" w:rsidRPr="006317CB" w:rsidRDefault="00A84C4D" w:rsidP="002D253A">
      <w:pPr>
        <w:spacing w:line="480" w:lineRule="auto"/>
        <w:jc w:val="center"/>
        <w:rPr>
          <w:b/>
          <w:bCs/>
        </w:rPr>
      </w:pPr>
    </w:p>
    <w:p w:rsidR="002E7A63" w:rsidRPr="006317CB" w:rsidRDefault="002E7A63" w:rsidP="002E7A63">
      <w:pPr>
        <w:spacing w:line="480" w:lineRule="auto"/>
        <w:rPr>
          <w:b/>
          <w:bCs/>
          <w:i/>
          <w:iCs/>
        </w:rPr>
      </w:pPr>
      <w:r w:rsidRPr="006317CB">
        <w:rPr>
          <w:b/>
          <w:bCs/>
          <w:i/>
          <w:iCs/>
        </w:rPr>
        <w:t>Clinical Academic Facility, Faculty of Health Sciences, University of Southampton, SO16 6YD</w:t>
      </w:r>
    </w:p>
    <w:p w:rsidR="002E7A63" w:rsidRPr="006317CB" w:rsidRDefault="002E7A63" w:rsidP="002E7A63">
      <w:pPr>
        <w:spacing w:line="480" w:lineRule="auto"/>
        <w:rPr>
          <w:b/>
          <w:bCs/>
        </w:rPr>
      </w:pPr>
    </w:p>
    <w:p w:rsidR="00477ACC" w:rsidRPr="006317CB" w:rsidRDefault="00A84C4D" w:rsidP="006F14FC">
      <w:pPr>
        <w:spacing w:line="480" w:lineRule="auto"/>
        <w:jc w:val="center"/>
        <w:rPr>
          <w:b/>
          <w:bCs/>
          <w:i/>
          <w:iCs/>
        </w:rPr>
      </w:pPr>
      <w:r w:rsidRPr="006317CB">
        <w:rPr>
          <w:b/>
          <w:bCs/>
          <w:i/>
          <w:iCs/>
        </w:rPr>
        <w:t xml:space="preserve">Title: Monitoring Contractile Dermal Lymphatic Activity Following </w:t>
      </w:r>
      <w:r w:rsidR="00537A7E" w:rsidRPr="006317CB">
        <w:rPr>
          <w:b/>
          <w:bCs/>
          <w:i/>
          <w:iCs/>
        </w:rPr>
        <w:t xml:space="preserve">Uniaxial </w:t>
      </w:r>
      <w:r w:rsidRPr="006317CB">
        <w:rPr>
          <w:b/>
          <w:bCs/>
          <w:i/>
          <w:iCs/>
        </w:rPr>
        <w:t xml:space="preserve">Mechanical </w:t>
      </w:r>
      <w:r w:rsidR="00537A7E" w:rsidRPr="006317CB">
        <w:rPr>
          <w:b/>
          <w:bCs/>
          <w:i/>
          <w:iCs/>
        </w:rPr>
        <w:t>Loading</w:t>
      </w:r>
    </w:p>
    <w:p w:rsidR="00A84C4D" w:rsidRPr="006317CB" w:rsidRDefault="00A84C4D" w:rsidP="002D253A">
      <w:pPr>
        <w:spacing w:line="480" w:lineRule="auto"/>
        <w:jc w:val="center"/>
        <w:rPr>
          <w:b/>
          <w:bCs/>
          <w:i/>
          <w:iCs/>
        </w:rPr>
      </w:pPr>
    </w:p>
    <w:p w:rsidR="00477ACC" w:rsidRPr="006317CB" w:rsidRDefault="000861C5" w:rsidP="002D253A">
      <w:pPr>
        <w:spacing w:line="480" w:lineRule="auto"/>
        <w:jc w:val="center"/>
        <w:rPr>
          <w:b/>
          <w:bCs/>
          <w:i/>
          <w:iCs/>
        </w:rPr>
      </w:pPr>
      <w:r w:rsidRPr="006317CB">
        <w:rPr>
          <w:b/>
          <w:bCs/>
          <w:i/>
          <w:iCs/>
        </w:rPr>
        <w:t>Corresponding Authors address: Clinical Academic Facility, Faculty of Health Sciences, University of Southampton, SO16 6YD</w:t>
      </w:r>
    </w:p>
    <w:p w:rsidR="00477ACC" w:rsidRPr="006317CB" w:rsidRDefault="002E7A63" w:rsidP="002D253A">
      <w:pPr>
        <w:spacing w:line="480" w:lineRule="auto"/>
        <w:jc w:val="center"/>
        <w:rPr>
          <w:b/>
          <w:bCs/>
          <w:i/>
          <w:iCs/>
          <w:lang w:val="de-DE"/>
        </w:rPr>
      </w:pPr>
      <w:r w:rsidRPr="006317CB">
        <w:rPr>
          <w:b/>
          <w:bCs/>
          <w:i/>
          <w:iCs/>
          <w:lang w:val="de-DE"/>
        </w:rPr>
        <w:t xml:space="preserve">Professor Dan Bader </w:t>
      </w:r>
      <w:r w:rsidR="000861C5" w:rsidRPr="006317CB">
        <w:rPr>
          <w:b/>
          <w:bCs/>
          <w:i/>
          <w:iCs/>
          <w:lang w:val="de-DE"/>
        </w:rPr>
        <w:t>(</w:t>
      </w:r>
      <w:hyperlink r:id="rId8" w:history="1">
        <w:r w:rsidRPr="006317CB">
          <w:rPr>
            <w:rStyle w:val="Hyperlink"/>
            <w:lang w:val="de-DE"/>
          </w:rPr>
          <w:t>D.L.Bader@soton.ac.uk</w:t>
        </w:r>
      </w:hyperlink>
      <w:r w:rsidR="000861C5" w:rsidRPr="006317CB">
        <w:rPr>
          <w:b/>
          <w:bCs/>
          <w:i/>
          <w:iCs/>
          <w:lang w:val="de-DE"/>
        </w:rPr>
        <w:t>)</w:t>
      </w:r>
    </w:p>
    <w:p w:rsidR="00477ACC" w:rsidRPr="006317CB" w:rsidRDefault="000861C5" w:rsidP="002E7A63">
      <w:pPr>
        <w:spacing w:line="480" w:lineRule="auto"/>
        <w:jc w:val="center"/>
        <w:rPr>
          <w:b/>
          <w:bCs/>
          <w:i/>
          <w:iCs/>
        </w:rPr>
      </w:pPr>
      <w:r w:rsidRPr="006317CB">
        <w:rPr>
          <w:b/>
          <w:bCs/>
          <w:i/>
          <w:iCs/>
        </w:rPr>
        <w:t>+44(0)2381 20</w:t>
      </w:r>
      <w:r w:rsidR="002E7A63" w:rsidRPr="006317CB">
        <w:rPr>
          <w:b/>
          <w:bCs/>
          <w:i/>
          <w:iCs/>
        </w:rPr>
        <w:t>4106</w:t>
      </w:r>
      <w:r w:rsidRPr="006317CB">
        <w:rPr>
          <w:b/>
          <w:bCs/>
          <w:i/>
          <w:iCs/>
        </w:rPr>
        <w:t xml:space="preserve"> </w:t>
      </w:r>
    </w:p>
    <w:p w:rsidR="00477ACC" w:rsidRPr="006317CB" w:rsidRDefault="00477ACC" w:rsidP="002D253A">
      <w:pPr>
        <w:spacing w:line="480" w:lineRule="auto"/>
        <w:jc w:val="center"/>
        <w:rPr>
          <w:b/>
          <w:bCs/>
          <w:i/>
          <w:iCs/>
        </w:rPr>
      </w:pPr>
    </w:p>
    <w:p w:rsidR="00477ACC" w:rsidRPr="006317CB" w:rsidRDefault="00477ACC" w:rsidP="002D253A">
      <w:pPr>
        <w:spacing w:line="480" w:lineRule="auto"/>
        <w:jc w:val="center"/>
        <w:rPr>
          <w:b/>
          <w:bCs/>
          <w:i/>
          <w:iCs/>
        </w:rPr>
      </w:pPr>
    </w:p>
    <w:p w:rsidR="00477ACC" w:rsidRPr="006317CB" w:rsidRDefault="000861C5" w:rsidP="002D253A">
      <w:pPr>
        <w:spacing w:line="480" w:lineRule="auto"/>
        <w:jc w:val="center"/>
        <w:rPr>
          <w:b/>
          <w:bCs/>
          <w:i/>
          <w:iCs/>
        </w:rPr>
      </w:pPr>
      <w:r w:rsidRPr="006317CB">
        <w:rPr>
          <w:b/>
          <w:bCs/>
          <w:i/>
          <w:iCs/>
        </w:rPr>
        <w:t>Key words: lymphatic system, pressure ulcers, fluorescence imaging, objective quantification</w:t>
      </w:r>
      <w:r w:rsidRPr="006317CB">
        <w:t xml:space="preserve"> </w:t>
      </w:r>
    </w:p>
    <w:p w:rsidR="00477ACC" w:rsidRPr="006317CB" w:rsidRDefault="00477ACC" w:rsidP="002D253A">
      <w:pPr>
        <w:spacing w:line="480" w:lineRule="auto"/>
        <w:jc w:val="center"/>
        <w:rPr>
          <w:b/>
          <w:bCs/>
          <w:i/>
          <w:iCs/>
        </w:rPr>
      </w:pPr>
    </w:p>
    <w:p w:rsidR="00477ACC" w:rsidRPr="006317CB" w:rsidRDefault="00477ACC" w:rsidP="002D253A">
      <w:pPr>
        <w:spacing w:line="480" w:lineRule="auto"/>
        <w:jc w:val="center"/>
        <w:rPr>
          <w:b/>
          <w:bCs/>
          <w:i/>
          <w:iCs/>
        </w:rPr>
      </w:pPr>
    </w:p>
    <w:p w:rsidR="00477ACC" w:rsidRPr="006317CB" w:rsidRDefault="00477ACC" w:rsidP="002D253A">
      <w:pPr>
        <w:spacing w:line="480" w:lineRule="auto"/>
        <w:jc w:val="center"/>
        <w:rPr>
          <w:b/>
          <w:bCs/>
          <w:i/>
          <w:iCs/>
        </w:rPr>
      </w:pPr>
    </w:p>
    <w:p w:rsidR="00477ACC" w:rsidRPr="006317CB" w:rsidRDefault="00477ACC" w:rsidP="002D253A">
      <w:pPr>
        <w:spacing w:line="480" w:lineRule="auto"/>
        <w:jc w:val="center"/>
        <w:rPr>
          <w:b/>
          <w:bCs/>
          <w:i/>
          <w:iCs/>
        </w:rPr>
      </w:pPr>
    </w:p>
    <w:p w:rsidR="00477ACC" w:rsidRPr="006317CB" w:rsidRDefault="00477ACC" w:rsidP="002D253A">
      <w:pPr>
        <w:spacing w:line="480" w:lineRule="auto"/>
        <w:jc w:val="center"/>
        <w:rPr>
          <w:b/>
          <w:bCs/>
          <w:i/>
          <w:iCs/>
        </w:rPr>
      </w:pPr>
    </w:p>
    <w:p w:rsidR="00477ACC" w:rsidRPr="006317CB" w:rsidRDefault="000861C5">
      <w:pPr>
        <w:spacing w:line="480" w:lineRule="auto"/>
        <w:rPr>
          <w:b/>
          <w:bCs/>
          <w:i/>
          <w:iCs/>
        </w:rPr>
      </w:pPr>
      <w:r w:rsidRPr="006317CB">
        <w:rPr>
          <w:b/>
          <w:bCs/>
          <w:i/>
          <w:iCs/>
        </w:rPr>
        <w:lastRenderedPageBreak/>
        <w:t>Abstract</w:t>
      </w:r>
      <w:r w:rsidR="00A2402D" w:rsidRPr="006317CB">
        <w:rPr>
          <w:b/>
          <w:bCs/>
          <w:i/>
          <w:iCs/>
        </w:rPr>
        <w:t xml:space="preserve"> </w:t>
      </w:r>
    </w:p>
    <w:p w:rsidR="00477ACC" w:rsidRPr="006317CB" w:rsidRDefault="000861C5" w:rsidP="006F14FC">
      <w:pPr>
        <w:spacing w:line="480" w:lineRule="auto"/>
      </w:pPr>
      <w:r w:rsidRPr="006317CB">
        <w:t xml:space="preserve">  It is </w:t>
      </w:r>
      <w:r w:rsidR="006F14FC" w:rsidRPr="006317CB">
        <w:t>proposed</w:t>
      </w:r>
      <w:r w:rsidRPr="006317CB">
        <w:t xml:space="preserve"> that </w:t>
      </w:r>
      <w:r w:rsidR="00A2402D" w:rsidRPr="006317CB">
        <w:t>direct mechanical loading can impair dermal lymphatic function</w:t>
      </w:r>
      <w:r w:rsidRPr="006317CB">
        <w:t xml:space="preserve">, contributing to the causal pathway of pressure ulcers. The present study aims to investigate the </w:t>
      </w:r>
      <w:r w:rsidR="00E35F81" w:rsidRPr="006317CB">
        <w:t>effects of loading on</w:t>
      </w:r>
      <w:r w:rsidRPr="006317CB">
        <w:t xml:space="preserve"> human dermal lymphatic vessels. </w:t>
      </w:r>
    </w:p>
    <w:p w:rsidR="00477ACC" w:rsidRPr="006317CB" w:rsidRDefault="000861C5" w:rsidP="00537A7E">
      <w:pPr>
        <w:spacing w:line="480" w:lineRule="auto"/>
      </w:pPr>
      <w:r w:rsidRPr="006317CB">
        <w:t xml:space="preserve">  Ten participants were recruited with ages ranging from 24</w:t>
      </w:r>
      <w:r w:rsidR="001D55D2" w:rsidRPr="006317CB">
        <w:t>-</w:t>
      </w:r>
      <w:r w:rsidRPr="006317CB">
        <w:t xml:space="preserve">61 years. Participants </w:t>
      </w:r>
      <w:r w:rsidR="00E35F81" w:rsidRPr="006317CB">
        <w:t>had</w:t>
      </w:r>
      <w:r w:rsidR="00573E2E" w:rsidRPr="006317CB">
        <w:t xml:space="preserve"> intradermal</w:t>
      </w:r>
      <w:r w:rsidRPr="006317CB">
        <w:t xml:space="preserve"> </w:t>
      </w:r>
      <w:proofErr w:type="spellStart"/>
      <w:r w:rsidRPr="006317CB">
        <w:t>indocyanine</w:t>
      </w:r>
      <w:proofErr w:type="spellEnd"/>
      <w:r w:rsidRPr="006317CB">
        <w:t xml:space="preserve"> green </w:t>
      </w:r>
      <w:r w:rsidR="00D65931" w:rsidRPr="006317CB">
        <w:t>injections administrated</w:t>
      </w:r>
      <w:r w:rsidRPr="006317CB">
        <w:t xml:space="preserve"> between </w:t>
      </w:r>
      <w:r w:rsidR="00573E2E" w:rsidRPr="006317CB">
        <w:t xml:space="preserve">left </w:t>
      </w:r>
      <w:r w:rsidRPr="006317CB">
        <w:t>finger digits. Fluorescence was imaged for 5 minute sequences with an Infra-Red camera prior to</w:t>
      </w:r>
      <w:r w:rsidR="001D55D2" w:rsidRPr="006317CB">
        <w:t xml:space="preserve"> lymph vessel</w:t>
      </w:r>
      <w:r w:rsidRPr="006317CB">
        <w:t xml:space="preserve"> loading, immediately after axial loading </w:t>
      </w:r>
      <w:r w:rsidR="00A2402D" w:rsidRPr="006317CB">
        <w:t xml:space="preserve">(60mmHg) </w:t>
      </w:r>
      <w:r w:rsidRPr="006317CB">
        <w:t xml:space="preserve">and </w:t>
      </w:r>
      <w:r w:rsidR="001D55D2" w:rsidRPr="006317CB">
        <w:t>following</w:t>
      </w:r>
      <w:r w:rsidRPr="006317CB">
        <w:t xml:space="preserve"> a recovery</w:t>
      </w:r>
      <w:r w:rsidR="00E35F81" w:rsidRPr="006317CB">
        <w:t xml:space="preserve"> period</w:t>
      </w:r>
      <w:r w:rsidRPr="006317CB">
        <w:t xml:space="preserve">. </w:t>
      </w:r>
      <w:r w:rsidR="001D55D2" w:rsidRPr="006317CB">
        <w:t xml:space="preserve">Image processing </w:t>
      </w:r>
      <w:r w:rsidR="00E35F81" w:rsidRPr="006317CB">
        <w:t>was</w:t>
      </w:r>
      <w:r w:rsidRPr="006317CB">
        <w:t xml:space="preserve"> employed to defined transient lymph packets </w:t>
      </w:r>
      <w:r w:rsidR="001D55D2" w:rsidRPr="006317CB">
        <w:t xml:space="preserve">and compare </w:t>
      </w:r>
      <w:r w:rsidR="00537A7E" w:rsidRPr="006317CB">
        <w:t>lymph</w:t>
      </w:r>
      <w:r w:rsidR="001D55D2" w:rsidRPr="006317CB">
        <w:t xml:space="preserve"> function </w:t>
      </w:r>
      <w:r w:rsidR="00A2402D" w:rsidRPr="006317CB">
        <w:t>between</w:t>
      </w:r>
      <w:r w:rsidR="001D55D2" w:rsidRPr="006317CB">
        <w:t xml:space="preserve"> each test phase</w:t>
      </w:r>
      <w:r w:rsidRPr="006317CB">
        <w:t>.</w:t>
      </w:r>
    </w:p>
    <w:p w:rsidR="00477ACC" w:rsidRPr="006317CB" w:rsidRDefault="000861C5" w:rsidP="009646B4">
      <w:pPr>
        <w:spacing w:line="480" w:lineRule="auto"/>
      </w:pPr>
      <w:r w:rsidRPr="006317CB">
        <w:t xml:space="preserve">  The results revealed that between 1-8 transient events (median =4) occurred at baseline, with </w:t>
      </w:r>
      <w:r w:rsidR="001D55D2" w:rsidRPr="006317CB">
        <w:t>a median</w:t>
      </w:r>
      <w:r w:rsidRPr="006317CB">
        <w:t xml:space="preserve"> velocity </w:t>
      </w:r>
      <w:r w:rsidR="001D55D2" w:rsidRPr="006317CB">
        <w:t xml:space="preserve">of </w:t>
      </w:r>
      <w:r w:rsidRPr="006317CB">
        <w:t>8.1mm/sec</w:t>
      </w:r>
      <w:r w:rsidR="001D55D2" w:rsidRPr="006317CB">
        <w:t xml:space="preserve"> (range 4.1-20.1mm/sec)</w:t>
      </w:r>
      <w:r w:rsidRPr="006317CB">
        <w:t>. Immediately post-loading</w:t>
      </w:r>
      <w:r w:rsidR="00573E2E" w:rsidRPr="006317CB">
        <w:t>,</w:t>
      </w:r>
      <w:r w:rsidRPr="006317CB">
        <w:t xml:space="preserve"> </w:t>
      </w:r>
      <w:r w:rsidR="006F14FC" w:rsidRPr="006317CB">
        <w:t>there was</w:t>
      </w:r>
      <w:r w:rsidRPr="006317CB">
        <w:t xml:space="preserve"> a significant (p&lt;0.05) reduction in velocity (median = 6.4, range 2.2-13.5mm/sec)</w:t>
      </w:r>
      <w:r w:rsidR="006F14FC" w:rsidRPr="006317CB">
        <w:t xml:space="preserve">, although the </w:t>
      </w:r>
      <w:r w:rsidR="009646B4" w:rsidRPr="006317CB">
        <w:t xml:space="preserve">number of </w:t>
      </w:r>
      <w:r w:rsidR="006F14FC" w:rsidRPr="006317CB">
        <w:t>transient lymph pac</w:t>
      </w:r>
      <w:r w:rsidR="009646B4" w:rsidRPr="006317CB">
        <w:t xml:space="preserve">kages </w:t>
      </w:r>
      <w:r w:rsidR="006F14FC" w:rsidRPr="006317CB">
        <w:t>varied between participants</w:t>
      </w:r>
      <w:r w:rsidRPr="006317CB">
        <w:t xml:space="preserve">. During the recovery period the </w:t>
      </w:r>
      <w:r w:rsidR="009646B4" w:rsidRPr="006317CB">
        <w:t>number</w:t>
      </w:r>
      <w:r w:rsidRPr="006317CB">
        <w:t xml:space="preserve"> </w:t>
      </w:r>
      <w:r w:rsidR="001D55D2" w:rsidRPr="006317CB">
        <w:t xml:space="preserve">(range 1-7) and velocity (recovery median =9.6mm/sec) of transient packets </w:t>
      </w:r>
      <w:r w:rsidR="006F14FC" w:rsidRPr="006317CB">
        <w:t>were largely restored</w:t>
      </w:r>
      <w:r w:rsidRPr="006317CB">
        <w:t xml:space="preserve"> to </w:t>
      </w:r>
      <w:r w:rsidR="009E3F49" w:rsidRPr="006317CB">
        <w:t>basal values</w:t>
      </w:r>
      <w:r w:rsidRPr="006317CB">
        <w:t xml:space="preserve">. </w:t>
      </w:r>
    </w:p>
    <w:p w:rsidR="00477ACC" w:rsidRPr="006317CB" w:rsidRDefault="000861C5" w:rsidP="005B1B8A">
      <w:pPr>
        <w:spacing w:line="480" w:lineRule="auto"/>
      </w:pPr>
      <w:r w:rsidRPr="006317CB">
        <w:t xml:space="preserve">  The present study revealed that some individuals present with impaired dermal lymphatic function immediately after </w:t>
      </w:r>
      <w:r w:rsidR="005B1B8A" w:rsidRPr="006317CB">
        <w:t>uniaxial</w:t>
      </w:r>
      <w:r w:rsidR="007814C3" w:rsidRPr="006317CB">
        <w:t xml:space="preserve"> </w:t>
      </w:r>
      <w:r w:rsidRPr="006317CB">
        <w:t xml:space="preserve">mechanical loading. More research is needed to investigate the effects of pressure and shear on lymphatic vessel patency. </w:t>
      </w:r>
    </w:p>
    <w:p w:rsidR="00477ACC" w:rsidRPr="006317CB" w:rsidRDefault="00477ACC" w:rsidP="002D253A">
      <w:pPr>
        <w:spacing w:line="480" w:lineRule="auto"/>
        <w:jc w:val="center"/>
        <w:rPr>
          <w:b/>
          <w:bCs/>
          <w:i/>
          <w:iCs/>
        </w:rPr>
      </w:pPr>
    </w:p>
    <w:p w:rsidR="001D55D2" w:rsidRPr="006317CB" w:rsidRDefault="001D55D2" w:rsidP="002D253A">
      <w:pPr>
        <w:spacing w:line="480" w:lineRule="auto"/>
        <w:jc w:val="center"/>
        <w:rPr>
          <w:b/>
          <w:bCs/>
          <w:i/>
          <w:iCs/>
        </w:rPr>
      </w:pPr>
    </w:p>
    <w:p w:rsidR="00EC656B" w:rsidRPr="006317CB" w:rsidRDefault="00EC656B" w:rsidP="002D253A">
      <w:pPr>
        <w:spacing w:line="480" w:lineRule="auto"/>
        <w:jc w:val="center"/>
        <w:rPr>
          <w:b/>
          <w:bCs/>
          <w:i/>
          <w:iCs/>
        </w:rPr>
      </w:pPr>
    </w:p>
    <w:p w:rsidR="00A2402D" w:rsidRPr="006317CB" w:rsidRDefault="00A2402D" w:rsidP="002D253A">
      <w:pPr>
        <w:spacing w:line="480" w:lineRule="auto"/>
        <w:jc w:val="center"/>
        <w:rPr>
          <w:b/>
          <w:bCs/>
          <w:i/>
          <w:iCs/>
        </w:rPr>
      </w:pPr>
    </w:p>
    <w:p w:rsidR="00477ACC" w:rsidRPr="006317CB" w:rsidRDefault="00477ACC" w:rsidP="002D253A">
      <w:pPr>
        <w:spacing w:line="480" w:lineRule="auto"/>
        <w:rPr>
          <w:b/>
          <w:bCs/>
          <w:i/>
          <w:iCs/>
        </w:rPr>
      </w:pPr>
    </w:p>
    <w:p w:rsidR="00477ACC" w:rsidRPr="006317CB" w:rsidRDefault="000861C5" w:rsidP="002D253A">
      <w:pPr>
        <w:pStyle w:val="ListParagraph"/>
        <w:numPr>
          <w:ilvl w:val="0"/>
          <w:numId w:val="16"/>
        </w:numPr>
        <w:spacing w:line="480" w:lineRule="auto"/>
        <w:rPr>
          <w:b/>
          <w:bCs/>
        </w:rPr>
      </w:pPr>
      <w:r w:rsidRPr="006317CB">
        <w:rPr>
          <w:b/>
          <w:bCs/>
        </w:rPr>
        <w:lastRenderedPageBreak/>
        <w:t xml:space="preserve">Introduction </w:t>
      </w:r>
    </w:p>
    <w:p w:rsidR="00A2402D" w:rsidRPr="006317CB" w:rsidRDefault="00A2402D" w:rsidP="002D253A">
      <w:pPr>
        <w:pStyle w:val="ListParagraph"/>
        <w:spacing w:line="480" w:lineRule="auto"/>
        <w:rPr>
          <w:b/>
          <w:bCs/>
        </w:rPr>
      </w:pPr>
    </w:p>
    <w:p w:rsidR="00477ACC" w:rsidRPr="006317CB" w:rsidRDefault="00A2402D" w:rsidP="00A4073F">
      <w:pPr>
        <w:spacing w:line="480" w:lineRule="auto"/>
      </w:pPr>
      <w:r w:rsidRPr="006317CB">
        <w:t xml:space="preserve">  </w:t>
      </w:r>
      <w:r w:rsidR="000861C5" w:rsidRPr="006317CB">
        <w:t xml:space="preserve">The lymphatic system </w:t>
      </w:r>
      <w:r w:rsidR="00DD564A" w:rsidRPr="006317CB">
        <w:t xml:space="preserve">provides </w:t>
      </w:r>
      <w:r w:rsidR="00A4073F" w:rsidRPr="006317CB">
        <w:t>a transport mechanism</w:t>
      </w:r>
      <w:r w:rsidR="00DD564A" w:rsidRPr="006317CB">
        <w:t xml:space="preserve"> </w:t>
      </w:r>
      <w:r w:rsidR="000861C5" w:rsidRPr="006317CB">
        <w:t xml:space="preserve">responsible for fluid and protein homeostasis. In addition, it </w:t>
      </w:r>
      <w:r w:rsidR="00C63C36" w:rsidRPr="006317CB">
        <w:t>is responsible</w:t>
      </w:r>
      <w:r w:rsidR="000861C5" w:rsidRPr="006317CB">
        <w:t xml:space="preserve"> for </w:t>
      </w:r>
      <w:r w:rsidR="00A4073F" w:rsidRPr="006317CB">
        <w:t>supporting</w:t>
      </w:r>
      <w:r w:rsidR="000861C5" w:rsidRPr="006317CB">
        <w:t xml:space="preserve"> the immune system and </w:t>
      </w:r>
      <w:r w:rsidR="00A4073F" w:rsidRPr="006317CB">
        <w:t xml:space="preserve">the </w:t>
      </w:r>
      <w:r w:rsidR="000861C5" w:rsidRPr="006317CB">
        <w:t xml:space="preserve">clearance of cell substances in the </w:t>
      </w:r>
      <w:proofErr w:type="spellStart"/>
      <w:r w:rsidR="000861C5" w:rsidRPr="006317CB">
        <w:t>interstitium</w:t>
      </w:r>
      <w:proofErr w:type="spellEnd"/>
      <w:r w:rsidR="000861C5" w:rsidRPr="006317CB">
        <w:t xml:space="preserve">, thereby dissipating toxic products away from </w:t>
      </w:r>
      <w:proofErr w:type="spellStart"/>
      <w:r w:rsidR="000861C5" w:rsidRPr="006317CB">
        <w:t>localised</w:t>
      </w:r>
      <w:proofErr w:type="spellEnd"/>
      <w:r w:rsidR="000861C5" w:rsidRPr="006317CB">
        <w:t xml:space="preserve"> areas to ensure tissue health.  Accordingly, where lymphatic clearance is impaired, these harmful substances will accumulate leading to cell death, tissue damage and a predisposition towards further pathology </w:t>
      </w:r>
      <w:r w:rsidR="000861C5" w:rsidRPr="006317CB">
        <w:fldChar w:fldCharType="begin"/>
      </w:r>
      <w:r w:rsidR="000861C5" w:rsidRPr="006317CB">
        <w:instrText xml:space="preserve"> ADDIN EN.CITE &lt;EndNote&gt;&lt;Cite&gt;&lt;Author&gt;Mortimer&lt;/Author&gt;&lt;Year&gt;2014&lt;/Year&gt;&lt;RecNum&gt;4565&lt;/RecNum&gt;&lt;DisplayText&gt;[1]&lt;/DisplayText&gt;&lt;record&gt;&lt;rec-number&gt;4565&lt;/rec-number&gt;&lt;foreign-keys&gt;&lt;key app="EN" db-id="ervprze5a95tvoe59pjpvw5gezttve9wxvfs" timestamp="1449654802"&gt;4565&lt;/key&gt;&lt;/foreign-keys&gt;&lt;ref-type name="Journal Article"&gt;17&lt;/ref-type&gt;&lt;contributors&gt;&lt;authors&gt;&lt;author&gt;Mortimer, Peter S.&lt;/author&gt;&lt;author&gt;Rockson, Stanley G.&lt;/author&gt;&lt;/authors&gt;&lt;/contributors&gt;&lt;titles&gt;&lt;title&gt;New developments in clinical aspects of lymphatic disease&lt;/title&gt;&lt;secondary-title&gt;The Journal of Clinical Investigation&lt;/secondary-title&gt;&lt;/titles&gt;&lt;periodical&gt;&lt;full-title&gt;The Journal of Clinical Investigation&lt;/full-title&gt;&lt;/periodical&gt;&lt;pages&gt;915-921&lt;/pages&gt;&lt;volume&gt;124&lt;/volume&gt;&lt;number&gt;3&lt;/number&gt;&lt;dates&gt;&lt;year&gt;2014&lt;/year&gt;&lt;/dates&gt;&lt;publisher&gt;The American Society for Clinical Investigation&lt;/publisher&gt;&lt;isbn&gt;0021-9738&lt;/isbn&gt;&lt;urls&gt;&lt;related-urls&gt;&lt;url&gt;http://www.jci.org/articles/view/71608&lt;/url&gt;&lt;/related-urls&gt;&lt;/urls&gt;&lt;electronic-resource-num&gt;10.1172/JCI71608&lt;/electronic-resource-num&gt;&lt;/record&gt;&lt;/Cite&gt;&lt;/EndNote&gt;</w:instrText>
      </w:r>
      <w:r w:rsidR="000861C5" w:rsidRPr="006317CB">
        <w:fldChar w:fldCharType="separate"/>
      </w:r>
      <w:r w:rsidR="000861C5" w:rsidRPr="006317CB">
        <w:t>[1]</w:t>
      </w:r>
      <w:r w:rsidR="000861C5" w:rsidRPr="006317CB">
        <w:fldChar w:fldCharType="end"/>
      </w:r>
      <w:r w:rsidR="000861C5" w:rsidRPr="006317CB">
        <w:t>. Although traditionally research has been focused on blood vessel</w:t>
      </w:r>
      <w:r w:rsidR="00C63C36" w:rsidRPr="006317CB">
        <w:t>s</w:t>
      </w:r>
      <w:r w:rsidR="000861C5" w:rsidRPr="006317CB">
        <w:t xml:space="preserve">, lymphatics have recently become popular in biomedical research, with its importance highlighted in cancer growth and metastasis </w:t>
      </w:r>
      <w:r w:rsidR="000861C5" w:rsidRPr="006317CB">
        <w:fldChar w:fldCharType="begin"/>
      </w:r>
      <w:r w:rsidR="000861C5" w:rsidRPr="006317CB">
        <w:instrText xml:space="preserve"> ADDIN EN.CITE &lt;EndNote&gt;&lt;Cite&gt;&lt;Author&gt;Stacker&lt;/Author&gt;&lt;Year&gt;2002&lt;/Year&gt;&lt;RecNum&gt;4547&lt;/RecNum&gt;&lt;DisplayText&gt;[2]&lt;/DisplayText&gt;&lt;record&gt;&lt;rec-number&gt;4547&lt;/rec-number&gt;&lt;foreign-keys&gt;&lt;key app="EN" db-id="ervprze5a95tvoe59pjpvw5gezttve9wxvfs" timestamp="1443683997"&gt;4547&lt;/key&gt;&lt;/foreign-keys&gt;&lt;ref-type name="Journal Article"&gt;17&lt;/ref-type&gt;&lt;contributors&gt;&lt;authors&gt;&lt;author&gt;Stacker, Steven A.&lt;/author&gt;&lt;author&gt;Achen, Marc G.&lt;/author&gt;&lt;author&gt;Jussila, Lotta&lt;/author&gt;&lt;author&gt;Baldwin, Megan E.&lt;/author&gt;&lt;author&gt;Alitalo, Kari&lt;/author&gt;&lt;/authors&gt;&lt;/contributors&gt;&lt;titles&gt;&lt;title&gt;Metastasis: Lymphangiogenesis and cancer metastasis&lt;/title&gt;&lt;secondary-title&gt;Nat Rev Cancer&lt;/secondary-title&gt;&lt;/titles&gt;&lt;periodical&gt;&lt;full-title&gt;Nat Rev Cancer&lt;/full-title&gt;&lt;/periodical&gt;&lt;pages&gt;573-583&lt;/pages&gt;&lt;volume&gt;2&lt;/volume&gt;&lt;number&gt;8&lt;/number&gt;&lt;dates&gt;&lt;year&gt;2002&lt;/year&gt;&lt;pub-dates&gt;&lt;date&gt;08//print&lt;/date&gt;&lt;/pub-dates&gt;&lt;/dates&gt;&lt;isbn&gt;1474-175X&lt;/isbn&gt;&lt;work-type&gt;10.1038/nrc863&lt;/work-type&gt;&lt;urls&gt;&lt;related-urls&gt;&lt;url&gt;http://dx.doi.org/10.1038/nrc863&lt;/url&gt;&lt;/related-urls&gt;&lt;/urls&gt;&lt;/record&gt;&lt;/Cite&gt;&lt;/EndNote&gt;</w:instrText>
      </w:r>
      <w:r w:rsidR="000861C5" w:rsidRPr="006317CB">
        <w:fldChar w:fldCharType="separate"/>
      </w:r>
      <w:r w:rsidR="000861C5" w:rsidRPr="006317CB">
        <w:t>[2]</w:t>
      </w:r>
      <w:r w:rsidR="000861C5" w:rsidRPr="006317CB">
        <w:fldChar w:fldCharType="end"/>
      </w:r>
      <w:r w:rsidR="000861C5" w:rsidRPr="006317CB">
        <w:t>.</w:t>
      </w:r>
    </w:p>
    <w:p w:rsidR="00477ACC" w:rsidRPr="006317CB" w:rsidRDefault="00477ACC" w:rsidP="002D253A">
      <w:pPr>
        <w:spacing w:line="480" w:lineRule="auto"/>
      </w:pPr>
    </w:p>
    <w:p w:rsidR="00477ACC" w:rsidRPr="006317CB" w:rsidRDefault="000861C5" w:rsidP="006F14FC">
      <w:pPr>
        <w:spacing w:line="480" w:lineRule="auto"/>
      </w:pPr>
      <w:r w:rsidRPr="006317CB">
        <w:t xml:space="preserve">  There is </w:t>
      </w:r>
      <w:r w:rsidR="00A4073F" w:rsidRPr="006317CB">
        <w:t>a clinical</w:t>
      </w:r>
      <w:r w:rsidRPr="006317CB">
        <w:t xml:space="preserve"> need in the treatment and diagnosis of several medical conditions to delineate lymphatic morphology in a minimally invasive manner. For example, in the detection of sentinel lymph nodes during </w:t>
      </w:r>
      <w:proofErr w:type="spellStart"/>
      <w:r w:rsidRPr="006317CB">
        <w:t>tumour</w:t>
      </w:r>
      <w:proofErr w:type="spellEnd"/>
      <w:r w:rsidRPr="006317CB">
        <w:t xml:space="preserve"> resection or the identification of abnormal clearance patterns in the diagnosis of </w:t>
      </w:r>
      <w:proofErr w:type="spellStart"/>
      <w:r w:rsidRPr="006317CB">
        <w:t>lymphoedema</w:t>
      </w:r>
      <w:proofErr w:type="spellEnd"/>
      <w:r w:rsidRPr="006317CB">
        <w:t xml:space="preserve"> </w:t>
      </w:r>
      <w:r w:rsidRPr="006317CB">
        <w:fldChar w:fldCharType="begin"/>
      </w:r>
      <w:r w:rsidRPr="006317CB">
        <w:instrText xml:space="preserve"> ADDIN EN.CITE &lt;EndNote&gt;&lt;Cite&gt;&lt;Author&gt;Paskett&lt;/Author&gt;&lt;Year&gt;2012&lt;/Year&gt;&lt;RecNum&gt;4566&lt;/RecNum&gt;&lt;DisplayText&gt;[3]&lt;/DisplayText&gt;&lt;record&gt;&lt;rec-number&gt;4566&lt;/rec-number&gt;&lt;foreign-keys&gt;&lt;key app="EN" db-id="ervprze5a95tvoe59pjpvw5gezttve9wxvfs" timestamp="1449654911"&gt;4566&lt;/key&gt;&lt;/foreign-keys&gt;&lt;ref-type name="Journal Article"&gt;17&lt;/ref-type&gt;&lt;contributors&gt;&lt;authors&gt;&lt;author&gt;Paskett, Electra D.&lt;/author&gt;&lt;author&gt;Dean, Julie A.&lt;/author&gt;&lt;author&gt;Oliveri, Jill M.&lt;/author&gt;&lt;author&gt;Harrop, J. Phil&lt;/author&gt;&lt;/authors&gt;&lt;/contributors&gt;&lt;titles&gt;&lt;title&gt;Cancer-Related Lymphedema Risk Factors, Diagnosis, Treatment, and Impact: A Review&lt;/title&gt;&lt;secondary-title&gt;Journal of Clinical Oncology&lt;/secondary-title&gt;&lt;/titles&gt;&lt;periodical&gt;&lt;full-title&gt;Journal of Clinical Oncology&lt;/full-title&gt;&lt;abbr-1&gt;J. Clin. Oncol.&lt;/abbr-1&gt;&lt;abbr-2&gt;J Clin Oncol&lt;/abbr-2&gt;&lt;/periodical&gt;&lt;pages&gt;3726-3733&lt;/pages&gt;&lt;volume&gt;30&lt;/volume&gt;&lt;number&gt;30&lt;/number&gt;&lt;dates&gt;&lt;year&gt;2012&lt;/year&gt;&lt;pub-dates&gt;&lt;date&gt;October 20, 2012&lt;/date&gt;&lt;/pub-dates&gt;&lt;/dates&gt;&lt;urls&gt;&lt;related-urls&gt;&lt;url&gt;http://jco.ascopubs.org/content/30/30/3726.abstract&lt;/url&gt;&lt;/related-urls&gt;&lt;/urls&gt;&lt;electronic-resource-num&gt;10.1200/jco.2012.41.8574&lt;/electronic-resource-num&gt;&lt;/record&gt;&lt;/Cite&gt;&lt;/EndNote&gt;</w:instrText>
      </w:r>
      <w:r w:rsidRPr="006317CB">
        <w:fldChar w:fldCharType="separate"/>
      </w:r>
      <w:r w:rsidRPr="006317CB">
        <w:t>[3]</w:t>
      </w:r>
      <w:r w:rsidRPr="006317CB">
        <w:fldChar w:fldCharType="end"/>
      </w:r>
      <w:r w:rsidRPr="006317CB">
        <w:t>. This has traditionally been achieved through injection of a radioisotope, typically Technetium-99m, and subsequently tracking the gamma radiation, in a process termed lymphoscintigraphy</w:t>
      </w:r>
      <w:r w:rsidR="00C63C36" w:rsidRPr="006317CB">
        <w:t xml:space="preserve"> </w:t>
      </w:r>
      <w:r w:rsidR="00C63C36" w:rsidRPr="006317CB">
        <w:fldChar w:fldCharType="begin"/>
      </w:r>
      <w:r w:rsidR="0042139F" w:rsidRPr="006317CB">
        <w:instrText xml:space="preserve"> ADDIN EN.CITE &lt;EndNote&gt;&lt;Cite&gt;&lt;Author&gt;WH.&lt;/Author&gt;&lt;Year&gt;2000&lt;/Year&gt;&lt;RecNum&gt;4572&lt;/RecNum&gt;&lt;DisplayText&gt;[4]&lt;/DisplayText&gt;&lt;record&gt;&lt;rec-number&gt;4572&lt;/rec-number&gt;&lt;foreign-keys&gt;&lt;key app="EN" db-id="ervprze5a95tvoe59pjpvw5gezttve9wxvfs" timestamp="1450687571"&gt;4572&lt;/key&gt;&lt;/foreign-keys&gt;&lt;ref-type name="Journal Article"&gt;17&lt;/ref-type&gt;&lt;contributors&gt;&lt;authors&gt;&lt;author&gt;Williams, WH.&lt;/author&gt;&lt;author&gt;Witte, CL.&lt;/author&gt;&lt;author&gt;Witte, MH.&lt;/author&gt;&lt;author&gt;McNeill, GC.&lt;/author&gt;&lt;/authors&gt;&lt;/contributors&gt;&lt;titles&gt;&lt;title&gt;Radionuclide lymphangioscintigraphy in the evaluation of peripheral lymphedema.&lt;/title&gt;&lt;secondary-title&gt;Clinical Nuclear Medicine&lt;/secondary-title&gt;&lt;/titles&gt;&lt;periodical&gt;&lt;full-title&gt;Clinical Nuclear Medicine&lt;/full-title&gt;&lt;abbr-1&gt;Clin. Nucl. Med.&lt;/abbr-1&gt;&lt;abbr-2&gt;Clin Nucl Med&lt;/abbr-2&gt;&lt;/periodical&gt;&lt;pages&gt;451-64&lt;/pages&gt;&lt;volume&gt;25&lt;/volume&gt;&lt;number&gt;6&lt;/number&gt;&lt;dates&gt;&lt;year&gt;2000&lt;/year&gt;&lt;/dates&gt;&lt;urls&gt;&lt;/urls&gt;&lt;/record&gt;&lt;/Cite&gt;&lt;/EndNote&gt;</w:instrText>
      </w:r>
      <w:r w:rsidR="00C63C36" w:rsidRPr="006317CB">
        <w:fldChar w:fldCharType="separate"/>
      </w:r>
      <w:r w:rsidR="00C63C36" w:rsidRPr="006317CB">
        <w:rPr>
          <w:noProof/>
        </w:rPr>
        <w:t>[4]</w:t>
      </w:r>
      <w:r w:rsidR="00C63C36" w:rsidRPr="006317CB">
        <w:fldChar w:fldCharType="end"/>
      </w:r>
      <w:r w:rsidRPr="006317CB">
        <w:t>. However, in recent years, near-infrared (NIR) imaging techniques ha</w:t>
      </w:r>
      <w:r w:rsidR="00C63C36" w:rsidRPr="006317CB">
        <w:t>ve</w:t>
      </w:r>
      <w:r w:rsidRPr="006317CB">
        <w:t xml:space="preserve"> emerged as a feasible alternative to replace these radiological  approaches </w:t>
      </w:r>
      <w:r w:rsidRPr="006317CB">
        <w:fldChar w:fldCharType="begin"/>
      </w:r>
      <w:r w:rsidR="00C63C36" w:rsidRPr="006317CB">
        <w:instrText xml:space="preserve"> ADDIN EN.CITE &lt;EndNote&gt;&lt;Cite&gt;&lt;Author&gt;Sevick-Muraca&lt;/Author&gt;&lt;Year&gt;2012&lt;/Year&gt;&lt;RecNum&gt;4567&lt;/RecNum&gt;&lt;DisplayText&gt;[5]&lt;/DisplayText&gt;&lt;record&gt;&lt;rec-number&gt;4567&lt;/rec-number&gt;&lt;foreign-keys&gt;&lt;key app="EN" db-id="ervprze5a95tvoe59pjpvw5gezttve9wxvfs" timestamp="1449654954"&gt;4567&lt;/key&gt;&lt;/foreign-keys&gt;&lt;ref-type name="Journal Article"&gt;17&lt;/ref-type&gt;&lt;contributors&gt;&lt;authors&gt;&lt;author&gt;E.M. Sevick-Muraca&lt;/author&gt;&lt;/authors&gt;&lt;/contributors&gt;&lt;titles&gt;&lt;title&gt;Translation of Near-Infrared Fluorescence Imaging Technologies: Emerging Clinical Applications&lt;/title&gt;&lt;secondary-title&gt;Annual Review of Medicine&lt;/secondary-title&gt;&lt;/titles&gt;&lt;periodical&gt;&lt;full-title&gt;Annual Review of Medicine&lt;/full-title&gt;&lt;abbr-1&gt;Annu. Rev. Med.&lt;/abbr-1&gt;&lt;abbr-2&gt;Annu Rev Med&lt;/abbr-2&gt;&lt;/periodical&gt;&lt;pages&gt;217-231&lt;/pages&gt;&lt;volume&gt;63&lt;/volume&gt;&lt;number&gt;1&lt;/number&gt;&lt;keywords&gt;&lt;keyword&gt;indocyanine green,molecular imaging,lymphatic imaging,cancer staging,hybrid nuclear and fluorescence imaging,cancer diagnostics&lt;/keyword&gt;&lt;/keywords&gt;&lt;dates&gt;&lt;year&gt;2012&lt;/year&gt;&lt;/dates&gt;&lt;accession-num&gt;22034868&lt;/accession-num&gt;&lt;urls&gt;&lt;related-urls&gt;&lt;url&gt;http://www.annualreviews.org/doi/abs/10.1146/annurev-med-070910-083323&lt;/url&gt;&lt;/related-urls&gt;&lt;/urls&gt;&lt;electronic-resource-num&gt;doi:10.1146/annurev-med-070910-083323&lt;/electronic-resource-num&gt;&lt;/record&gt;&lt;/Cite&gt;&lt;/EndNote&gt;</w:instrText>
      </w:r>
      <w:r w:rsidRPr="006317CB">
        <w:fldChar w:fldCharType="separate"/>
      </w:r>
      <w:r w:rsidR="00C63C36" w:rsidRPr="006317CB">
        <w:rPr>
          <w:noProof/>
        </w:rPr>
        <w:t>[5]</w:t>
      </w:r>
      <w:r w:rsidRPr="006317CB">
        <w:fldChar w:fldCharType="end"/>
      </w:r>
      <w:r w:rsidRPr="006317CB">
        <w:t xml:space="preserve">. This NIR system offers the additional benefits of minimal absorption and scattering of light by tissue components within its optical window, corresponding to the excitation of </w:t>
      </w:r>
      <w:proofErr w:type="spellStart"/>
      <w:r w:rsidRPr="006317CB">
        <w:t>fluophores</w:t>
      </w:r>
      <w:proofErr w:type="spellEnd"/>
      <w:r w:rsidRPr="006317CB">
        <w:t xml:space="preserve">, which are appropriate for imaging structures within biological tissues. </w:t>
      </w:r>
      <w:r w:rsidR="006F14FC" w:rsidRPr="006317CB">
        <w:t>Indeed, f</w:t>
      </w:r>
      <w:r w:rsidRPr="006317CB">
        <w:t xml:space="preserve">luorescent agents, such as </w:t>
      </w:r>
      <w:proofErr w:type="spellStart"/>
      <w:r w:rsidRPr="006317CB">
        <w:t>Indocyanine</w:t>
      </w:r>
      <w:proofErr w:type="spellEnd"/>
      <w:r w:rsidRPr="006317CB">
        <w:t xml:space="preserve"> Green (ICG, </w:t>
      </w:r>
      <w:proofErr w:type="spellStart"/>
      <w:r w:rsidRPr="006317CB">
        <w:t>CardioGreen</w:t>
      </w:r>
      <w:proofErr w:type="spellEnd"/>
      <w:r w:rsidRPr="006317CB">
        <w:t xml:space="preserve">), in conjunction with the NIR </w:t>
      </w:r>
      <w:r w:rsidR="00A4073F" w:rsidRPr="006317CB">
        <w:t>imaging</w:t>
      </w:r>
      <w:r w:rsidRPr="006317CB">
        <w:t xml:space="preserve">, have proved as </w:t>
      </w:r>
      <w:r w:rsidR="00A4073F" w:rsidRPr="006317CB">
        <w:t>effective</w:t>
      </w:r>
      <w:r w:rsidRPr="006317CB">
        <w:t xml:space="preserve"> in delineating lymphatic </w:t>
      </w:r>
      <w:r w:rsidR="00A4073F" w:rsidRPr="006317CB">
        <w:t>vessels</w:t>
      </w:r>
      <w:r w:rsidRPr="006317CB">
        <w:t xml:space="preserve"> when compared to contrast dyes and radioisotopes </w:t>
      </w:r>
      <w:r w:rsidRPr="006317CB">
        <w:fldChar w:fldCharType="begin"/>
      </w:r>
      <w:r w:rsidR="00C63C36" w:rsidRPr="006317CB">
        <w:instrText xml:space="preserve"> ADDIN EN.CITE &lt;EndNote&gt;&lt;Cite&gt;&lt;Author&gt;Jung&lt;/Author&gt;&lt;Year&gt;2014&lt;/Year&gt;&lt;RecNum&gt;4568&lt;/RecNum&gt;&lt;DisplayText&gt;[6]&lt;/DisplayText&gt;&lt;record&gt;&lt;rec-number&gt;4568&lt;/rec-number&gt;&lt;foreign-keys&gt;&lt;key app="EN" db-id="ervprze5a95tvoe59pjpvw5gezttve9wxvfs" timestamp="1449655302"&gt;4568&lt;/key&gt;&lt;/foreign-keys&gt;&lt;ref-type name="Journal Article"&gt;17&lt;/ref-type&gt;&lt;contributors&gt;&lt;authors&gt;&lt;author&gt;Jung, So-Youn&lt;/author&gt;&lt;author&gt;Kim, Seok-Ki&lt;/author&gt;&lt;author&gt;Kim, SeokWon&lt;/author&gt;&lt;author&gt;Kwon, Youngmee&lt;/author&gt;&lt;author&gt;Lee, EunSook&lt;/author&gt;&lt;author&gt;Kang, Han-Sung&lt;/author&gt;&lt;author&gt;Ko, KyoungLan&lt;/author&gt;&lt;author&gt;Shin, KyungHwan&lt;/author&gt;&lt;author&gt;Lee, KeunSeok&lt;/author&gt;&lt;author&gt;Park, InHae&lt;/author&gt;&lt;author&gt;Ro, Jungsil&lt;/author&gt;&lt;author&gt;Jeong, HaeJeong&lt;/author&gt;&lt;author&gt;Joo, Jungnam&lt;/author&gt;&lt;author&gt;Kang, SeHun&lt;/author&gt;&lt;author&gt;Lee, Seeyoun&lt;/author&gt;&lt;/authors&gt;&lt;/contributors&gt;&lt;titles&gt;&lt;title&gt;Comparison of Sentinel Lymph Node Biopsy Guided by the Multimodal Method of Indocyanine Green Fluorescence, Radioisotope, and Blue Dye Versus the Radioisotope Method in Breast Cancer: A Randomized Controlled Trial&lt;/title&gt;&lt;secondary-title&gt;Annals of Surgical Oncology&lt;/secondary-title&gt;&lt;alt-title&gt;Ann Surg Oncol&lt;/alt-title&gt;&lt;/titles&gt;&lt;periodical&gt;&lt;full-title&gt;Annals of Surgical Oncology&lt;/full-title&gt;&lt;abbr-1&gt;Ann. Surg. Oncol.&lt;/abbr-1&gt;&lt;abbr-2&gt;Ann Surg Oncol&lt;/abbr-2&gt;&lt;/periodical&gt;&lt;alt-periodical&gt;&lt;full-title&gt;Annals of Surgical Oncology&lt;/full-title&gt;&lt;abbr-1&gt;Ann. Surg. Oncol.&lt;/abbr-1&gt;&lt;abbr-2&gt;Ann Surg Oncol&lt;/abbr-2&gt;&lt;/alt-periodical&gt;&lt;pages&gt;1254-1259&lt;/pages&gt;&lt;volume&gt;21&lt;/volume&gt;&lt;number&gt;4&lt;/number&gt;&lt;dates&gt;&lt;year&gt;2014&lt;/year&gt;&lt;pub-dates&gt;&lt;date&gt;2014/04/01&lt;/date&gt;&lt;/pub-dates&gt;&lt;/dates&gt;&lt;publisher&gt;Springer US&lt;/publisher&gt;&lt;isbn&gt;1068-9265&lt;/isbn&gt;&lt;urls&gt;&lt;related-urls&gt;&lt;url&gt;http://dx.doi.org/10.1245/s10434-013-3437-0&lt;/url&gt;&lt;/related-urls&gt;&lt;/urls&gt;&lt;electronic-resource-num&gt;10.1245/s10434-013-3437-0&lt;/electronic-resource-num&gt;&lt;language&gt;English&lt;/language&gt;&lt;/record&gt;&lt;/Cite&gt;&lt;/EndNote&gt;</w:instrText>
      </w:r>
      <w:r w:rsidRPr="006317CB">
        <w:fldChar w:fldCharType="separate"/>
      </w:r>
      <w:r w:rsidR="00C63C36" w:rsidRPr="006317CB">
        <w:rPr>
          <w:noProof/>
        </w:rPr>
        <w:t>[6]</w:t>
      </w:r>
      <w:r w:rsidRPr="006317CB">
        <w:fldChar w:fldCharType="end"/>
      </w:r>
      <w:r w:rsidRPr="006317CB">
        <w:t xml:space="preserve">. </w:t>
      </w:r>
    </w:p>
    <w:p w:rsidR="00477ACC" w:rsidRPr="006317CB" w:rsidRDefault="00477ACC" w:rsidP="002D253A">
      <w:pPr>
        <w:spacing w:line="480" w:lineRule="auto"/>
      </w:pPr>
    </w:p>
    <w:p w:rsidR="00477ACC" w:rsidRPr="006317CB" w:rsidRDefault="000861C5" w:rsidP="006F14FC">
      <w:pPr>
        <w:spacing w:line="480" w:lineRule="auto"/>
        <w:jc w:val="both"/>
      </w:pPr>
      <w:r w:rsidRPr="006317CB">
        <w:lastRenderedPageBreak/>
        <w:t xml:space="preserve">  Recent research has implicated Impaired lymphatic clearance as one of the mechanisms associated with the </w:t>
      </w:r>
      <w:proofErr w:type="spellStart"/>
      <w:r w:rsidRPr="006317CB">
        <w:t>aetiology</w:t>
      </w:r>
      <w:proofErr w:type="spellEnd"/>
      <w:r w:rsidRPr="006317CB">
        <w:t xml:space="preserve"> of pressure ulcers </w:t>
      </w:r>
      <w:r w:rsidRPr="006317CB">
        <w:fldChar w:fldCharType="begin"/>
      </w:r>
      <w:r w:rsidR="0042139F" w:rsidRPr="006317CB">
        <w:instrText xml:space="preserve"> ADDIN EN.CITE &lt;EndNote&gt;&lt;Cite&gt;&lt;Author&gt;Bouten&lt;/Author&gt;&lt;Year&gt;2003&lt;/Year&gt;&lt;RecNum&gt;2020&lt;/RecNum&gt;&lt;DisplayText&gt;[7]&lt;/DisplayText&gt;&lt;record&gt;&lt;rec-number&gt;2020&lt;/rec-number&gt;&lt;foreign-keys&gt;&lt;key app="EN" db-id="ervprze5a95tvoe59pjpvw5gezttve9wxvfs" timestamp="1341394361"&gt;2020&lt;/key&gt;&lt;/foreign-keys&gt;&lt;ref-type name="Journal Article"&gt;17&lt;/ref-type&gt;&lt;contributors&gt;&lt;authors&gt;&lt;author&gt;Bouten, CVC.&lt;/author&gt;&lt;author&gt;Oomens, CWJ.&lt;/author&gt;&lt;author&gt;Baaijens, FPT.&lt;/author&gt;&lt;author&gt;Bader, DL.&lt;/author&gt;&lt;/authors&gt;&lt;/contributors&gt;&lt;titles&gt;&lt;title&gt;The Aetiology of Pressure Ulcers: Skin Deep or Muscle Bound?&lt;/title&gt;&lt;secondary-title&gt;Archives of Physical Medicine and Rehabilitation&lt;/secondary-title&gt;&lt;/titles&gt;&lt;periodical&gt;&lt;full-title&gt;Archives of Physical Medicine and Rehabilitation&lt;/full-title&gt;&lt;abbr-1&gt;Arch. Phys. Med. Rehabil.&lt;/abbr-1&gt;&lt;abbr-2&gt;Arch Phys Med Rehabil&lt;/abbr-2&gt;&lt;abbr-3&gt;Archives of Physical Medicine &amp;amp; Rehabilitation&lt;/abbr-3&gt;&lt;/periodical&gt;&lt;pages&gt;616-9&lt;/pages&gt;&lt;volume&gt;84&lt;/volume&gt;&lt;dates&gt;&lt;year&gt;2003&lt;/year&gt;&lt;/dates&gt;&lt;urls&gt;&lt;/urls&gt;&lt;/record&gt;&lt;/Cite&gt;&lt;/EndNote&gt;</w:instrText>
      </w:r>
      <w:r w:rsidRPr="006317CB">
        <w:fldChar w:fldCharType="separate"/>
      </w:r>
      <w:r w:rsidR="00C63C36" w:rsidRPr="006317CB">
        <w:rPr>
          <w:noProof/>
        </w:rPr>
        <w:t>[7]</w:t>
      </w:r>
      <w:r w:rsidRPr="006317CB">
        <w:fldChar w:fldCharType="end"/>
      </w:r>
      <w:r w:rsidR="006F14FC" w:rsidRPr="006317CB">
        <w:t xml:space="preserve">. This is supported by a seminal experimental study using lymphoscintigraphy  with a canine model, in which Miller and Seale </w:t>
      </w:r>
      <w:r w:rsidRPr="006317CB">
        <w:fldChar w:fldCharType="begin"/>
      </w:r>
      <w:r w:rsidR="00C63C36" w:rsidRPr="006317CB">
        <w:instrText xml:space="preserve"> ADDIN EN.CITE &lt;EndNote&gt;&lt;Cite&gt;&lt;Author&gt;Miller&lt;/Author&gt;&lt;Year&gt;1981&lt;/Year&gt;&lt;RecNum&gt;4549&lt;/RecNum&gt;&lt;DisplayText&gt;[8]&lt;/DisplayText&gt;&lt;record&gt;&lt;rec-number&gt;4549&lt;/rec-number&gt;&lt;foreign-keys&gt;&lt;key app="EN" db-id="ervprze5a95tvoe59pjpvw5gezttve9wxvfs" timestamp="1443685223"&gt;4549&lt;/key&gt;&lt;/foreign-keys&gt;&lt;ref-type name="Journal Article"&gt;17&lt;/ref-type&gt;&lt;contributors&gt;&lt;authors&gt;&lt;author&gt;Miller, G.E.&lt;/author&gt;&lt;author&gt;Seale, J.&lt;/author&gt;&lt;/authors&gt;&lt;/contributors&gt;&lt;titles&gt;&lt;title&gt;Lymphatic clearance during compressive loading&lt;/title&gt;&lt;secondary-title&gt;Lymphology&lt;/secondary-title&gt;&lt;/titles&gt;&lt;periodical&gt;&lt;full-title&gt;Lymphology&lt;/full-title&gt;&lt;abbr-1&gt;Lymphology&lt;/abbr-1&gt;&lt;abbr-2&gt;Lymphology&lt;/abbr-2&gt;&lt;/periodical&gt;&lt;pages&gt;161-6&lt;/pages&gt;&lt;volume&gt;14&lt;/volume&gt;&lt;number&gt;4&lt;/number&gt;&lt;dates&gt;&lt;year&gt;1981&lt;/year&gt;&lt;/dates&gt;&lt;urls&gt;&lt;/urls&gt;&lt;/record&gt;&lt;/Cite&gt;&lt;/EndNote&gt;</w:instrText>
      </w:r>
      <w:r w:rsidRPr="006317CB">
        <w:fldChar w:fldCharType="separate"/>
      </w:r>
      <w:r w:rsidR="00C63C36" w:rsidRPr="006317CB">
        <w:rPr>
          <w:noProof/>
        </w:rPr>
        <w:t>[8]</w:t>
      </w:r>
      <w:r w:rsidRPr="006317CB">
        <w:fldChar w:fldCharType="end"/>
      </w:r>
      <w:r w:rsidRPr="006317CB">
        <w:t xml:space="preserve"> </w:t>
      </w:r>
      <w:r w:rsidR="006F14FC" w:rsidRPr="006317CB">
        <w:t>reported impaired</w:t>
      </w:r>
      <w:r w:rsidRPr="006317CB">
        <w:t xml:space="preserve"> lymphatic clearance at a critical uniaxial pressure between 60mmHg (8kPa) and 75mmHg (10kPa). In a subsequent study, these authors demonstrated that recovery of lymphatic clearance was found to be highly dependent on the magnitude of the post-occlusive pressure </w:t>
      </w:r>
      <w:r w:rsidR="00190958" w:rsidRPr="006317CB">
        <w:fldChar w:fldCharType="begin"/>
      </w:r>
      <w:r w:rsidR="00190958" w:rsidRPr="006317CB">
        <w:instrText xml:space="preserve"> ADDIN EN.CITE &lt;EndNote&gt;&lt;Cite&gt;&lt;Author&gt;Miller&lt;/Author&gt;&lt;Year&gt;1987&lt;/Year&gt;&lt;RecNum&gt;4570&lt;/RecNum&gt;&lt;DisplayText&gt;[9]&lt;/DisplayText&gt;&lt;record&gt;&lt;rec-number&gt;4570&lt;/rec-number&gt;&lt;foreign-keys&gt;&lt;key app="EN" db-id="ervprze5a95tvoe59pjpvw5gezttve9wxvfs" timestamp="1449655956"&gt;4570&lt;/key&gt;&lt;/foreign-keys&gt;&lt;ref-type name="Journal Article"&gt;17&lt;/ref-type&gt;&lt;contributors&gt;&lt;authors&gt;&lt;author&gt;Miller, G. E.&lt;/author&gt;&lt;author&gt;Seale, J. L.&lt;/author&gt;&lt;/authors&gt;&lt;/contributors&gt;&lt;titles&gt;&lt;title&gt;The Recovery of Terminal Lymph Flow Following Occlusion&lt;/title&gt;&lt;secondary-title&gt;Journal of Biomechanical Engineering&lt;/secondary-title&gt;&lt;/titles&gt;&lt;periodical&gt;&lt;full-title&gt;Journal of Biomechanical Engineering&lt;/full-title&gt;&lt;abbr-1&gt;J. Biomech. Eng.&lt;/abbr-1&gt;&lt;abbr-2&gt;J Biomech Eng&lt;/abbr-2&gt;&lt;/periodical&gt;&lt;pages&gt;48-54&lt;/pages&gt;&lt;volume&gt;109&lt;/volume&gt;&lt;number&gt;1&lt;/number&gt;&lt;dates&gt;&lt;year&gt;1987&lt;/year&gt;&lt;/dates&gt;&lt;publisher&gt;ASME&lt;/publisher&gt;&lt;isbn&gt;0148-0731&lt;/isbn&gt;&lt;urls&gt;&lt;related-urls&gt;&lt;url&gt;http://dx.doi.org/10.1115/1.3138641&lt;/url&gt;&lt;url&gt;http://biomechanical.asmedigitalcollection.asme.org/article.aspx?articleid=1397478&lt;/url&gt;&lt;/related-urls&gt;&lt;/urls&gt;&lt;electronic-resource-num&gt;10.1115/1.3138641&lt;/electronic-resource-num&gt;&lt;/record&gt;&lt;/Cite&gt;&lt;/EndNote&gt;</w:instrText>
      </w:r>
      <w:r w:rsidR="00190958" w:rsidRPr="006317CB">
        <w:fldChar w:fldCharType="separate"/>
      </w:r>
      <w:r w:rsidR="00190958" w:rsidRPr="006317CB">
        <w:rPr>
          <w:noProof/>
        </w:rPr>
        <w:t>[9]</w:t>
      </w:r>
      <w:r w:rsidR="00190958" w:rsidRPr="006317CB">
        <w:fldChar w:fldCharType="end"/>
      </w:r>
      <w:r w:rsidRPr="006317CB">
        <w:t xml:space="preserve">. Adopting a similar approach with radioisotopes is contraindicated in healthy human volunteers due the inevitable risks associated with radiation exposure to the participants. </w:t>
      </w:r>
    </w:p>
    <w:p w:rsidR="00477ACC" w:rsidRPr="006317CB" w:rsidRDefault="00477ACC" w:rsidP="002D253A">
      <w:pPr>
        <w:spacing w:line="480" w:lineRule="auto"/>
        <w:jc w:val="both"/>
      </w:pPr>
    </w:p>
    <w:p w:rsidR="00477ACC" w:rsidRPr="006317CB" w:rsidRDefault="001F6F88" w:rsidP="006F14FC">
      <w:pPr>
        <w:spacing w:line="480" w:lineRule="auto"/>
        <w:ind w:left="45"/>
      </w:pPr>
      <w:r w:rsidRPr="006317CB">
        <w:t xml:space="preserve">  </w:t>
      </w:r>
      <w:r w:rsidR="000861C5" w:rsidRPr="006317CB">
        <w:t>To date, related research on humans has been restricted to subjective measures of lymph flow using lymphography techniques with cuffs or restrictive collars</w:t>
      </w:r>
      <w:r w:rsidRPr="006317CB">
        <w:t xml:space="preserve"> </w:t>
      </w:r>
      <w:r w:rsidR="000861C5" w:rsidRPr="006317CB">
        <w:fldChar w:fldCharType="begin"/>
      </w:r>
      <w:r w:rsidR="00190958" w:rsidRPr="006317CB">
        <w:instrText xml:space="preserve"> ADDIN EN.CITE &lt;EndNote&gt;&lt;Cite&gt;&lt;Author&gt;Unno&lt;/Author&gt;&lt;Year&gt;2010&lt;/Year&gt;&lt;RecNum&gt;4529&lt;/RecNum&gt;&lt;DisplayText&gt;[10]&lt;/DisplayText&gt;&lt;record&gt;&lt;rec-number&gt;4529&lt;/rec-number&gt;&lt;foreign-keys&gt;&lt;key app="EN" db-id="ervprze5a95tvoe59pjpvw5gezttve9wxvfs" timestamp="1439292626"&gt;4529&lt;/key&gt;&lt;/foreign-keys&gt;&lt;ref-type name="Journal Article"&gt;17&lt;/ref-type&gt;&lt;contributors&gt;&lt;authors&gt;&lt;author&gt;Unno, Naoki&lt;/author&gt;&lt;author&gt;Nishiyama, Motohiro&lt;/author&gt;&lt;author&gt;Suzuki, Minoru&lt;/author&gt;&lt;author&gt;Tanaka, Hiroki&lt;/author&gt;&lt;author&gt;Yamamoto, Naoto&lt;/author&gt;&lt;author&gt;Sagara, Daisuke&lt;/author&gt;&lt;author&gt;Mano, Yuuki&lt;/author&gt;&lt;author&gt;Konno, Hiroyuki&lt;/author&gt;&lt;/authors&gt;&lt;/contributors&gt;&lt;titles&gt;&lt;title&gt;A novel method of measuring human lymphatic pumping using indocyanine green fluorescence lymphography&lt;/title&gt;&lt;secondary-title&gt;Journal of Vascular Surgery&lt;/secondary-title&gt;&lt;/titles&gt;&lt;periodical&gt;&lt;full-title&gt;Journal of Vascular Surgery&lt;/full-title&gt;&lt;abbr-1&gt;J. Vasc. Surg.&lt;/abbr-1&gt;&lt;abbr-2&gt;J Vasc Surg&lt;/abbr-2&gt;&lt;/periodical&gt;&lt;pages&gt;946-952&lt;/pages&gt;&lt;volume&gt;52&lt;/volume&gt;&lt;number&gt;4&lt;/number&gt;&lt;dates&gt;&lt;year&gt;2010&lt;/year&gt;&lt;pub-dates&gt;&lt;date&gt;10//&lt;/date&gt;&lt;/pub-dates&gt;&lt;/dates&gt;&lt;isbn&gt;0741-5214&lt;/isbn&gt;&lt;urls&gt;&lt;related-urls&gt;&lt;url&gt;http://www.sciencedirect.com/science/article/pii/S0741521410011080&lt;/url&gt;&lt;/related-urls&gt;&lt;/urls&gt;&lt;electronic-resource-num&gt;http://dx.doi.org/10.1016/j.jvs.2010.04.067&lt;/electronic-resource-num&gt;&lt;/record&gt;&lt;/Cite&gt;&lt;/EndNote&gt;</w:instrText>
      </w:r>
      <w:r w:rsidR="000861C5" w:rsidRPr="006317CB">
        <w:fldChar w:fldCharType="separate"/>
      </w:r>
      <w:r w:rsidR="00190958" w:rsidRPr="006317CB">
        <w:rPr>
          <w:noProof/>
        </w:rPr>
        <w:t>[10]</w:t>
      </w:r>
      <w:r w:rsidR="000861C5" w:rsidRPr="006317CB">
        <w:fldChar w:fldCharType="end"/>
      </w:r>
      <w:r w:rsidR="000861C5" w:rsidRPr="006317CB">
        <w:t xml:space="preserve">. The authors </w:t>
      </w:r>
      <w:r w:rsidRPr="006317CB">
        <w:t xml:space="preserve">of the present study </w:t>
      </w:r>
      <w:r w:rsidR="000861C5" w:rsidRPr="006317CB">
        <w:t xml:space="preserve">have recently adopted a minimally invasive approach, using </w:t>
      </w:r>
      <w:proofErr w:type="spellStart"/>
      <w:r w:rsidR="000861C5" w:rsidRPr="006317CB">
        <w:t>indocyanine</w:t>
      </w:r>
      <w:proofErr w:type="spellEnd"/>
      <w:r w:rsidR="000861C5" w:rsidRPr="006317CB">
        <w:t xml:space="preserve"> green (ICG) fluorescence imaged with an </w:t>
      </w:r>
      <w:r w:rsidR="00A4073F" w:rsidRPr="006317CB">
        <w:t>N</w:t>
      </w:r>
      <w:r w:rsidR="000861C5" w:rsidRPr="006317CB">
        <w:t>IR camera, to qualitatively describe the effects of applied uniaxial loading on lymph vessel patency</w:t>
      </w:r>
      <w:r w:rsidRPr="006317CB">
        <w:t xml:space="preserve"> </w:t>
      </w:r>
      <w:r w:rsidRPr="006317CB">
        <w:fldChar w:fldCharType="begin"/>
      </w:r>
      <w:r w:rsidR="00190958" w:rsidRPr="006317CB">
        <w:instrText xml:space="preserve"> ADDIN EN.CITE &lt;EndNote&gt;&lt;Cite&gt;&lt;Author&gt;Gray&lt;/Author&gt;&lt;Year&gt;2015&lt;/Year&gt;&lt;RecNum&gt;4550&lt;/RecNum&gt;&lt;DisplayText&gt;[11]&lt;/DisplayText&gt;&lt;record&gt;&lt;rec-number&gt;4550&lt;/rec-number&gt;&lt;foreign-keys&gt;&lt;key app="EN" db-id="ervprze5a95tvoe59pjpvw5gezttve9wxvfs" timestamp="1444808961"&gt;4550&lt;/key&gt;&lt;/foreign-keys&gt;&lt;ref-type name="Journal Article"&gt;17&lt;/ref-type&gt;&lt;contributors&gt;&lt;authors&gt;&lt;author&gt;Gray, R.&lt;/author&gt;&lt;author&gt;Voegeli, D.&lt;/author&gt;&lt;author&gt;Bader, D.&lt;/author&gt;&lt;/authors&gt;&lt;/contributors&gt;&lt;titles&gt;&lt;title&gt;Features of Dermal Lymphatic Dysfunction in Uniaxially-Compressed Tissues: Implication in Pressure Ulcer Aetiology&lt;/title&gt;&lt;secondary-title&gt;Journal of Tissue Viability&lt;/secondary-title&gt;&lt;/titles&gt;&lt;periodical&gt;&lt;full-title&gt;Journal of Tissue Viability&lt;/full-title&gt;&lt;/periodical&gt;&lt;volume&gt;in press&lt;/volume&gt;&lt;dates&gt;&lt;year&gt;2015&lt;/year&gt;&lt;/dates&gt;&lt;urls&gt;&lt;/urls&gt;&lt;/record&gt;&lt;/Cite&gt;&lt;/EndNote&gt;</w:instrText>
      </w:r>
      <w:r w:rsidRPr="006317CB">
        <w:fldChar w:fldCharType="separate"/>
      </w:r>
      <w:r w:rsidR="00190958" w:rsidRPr="006317CB">
        <w:rPr>
          <w:noProof/>
        </w:rPr>
        <w:t>[11]</w:t>
      </w:r>
      <w:r w:rsidRPr="006317CB">
        <w:fldChar w:fldCharType="end"/>
      </w:r>
      <w:r w:rsidR="000861C5" w:rsidRPr="006317CB">
        <w:t xml:space="preserve">. However, there is a need to provide objective quantification of lymphatic </w:t>
      </w:r>
      <w:r w:rsidR="00A4073F" w:rsidRPr="006317CB">
        <w:t>vessel function</w:t>
      </w:r>
      <w:r w:rsidR="000861C5" w:rsidRPr="006317CB">
        <w:t xml:space="preserve"> before and after mechanical loading</w:t>
      </w:r>
      <w:r w:rsidR="009D2310" w:rsidRPr="006317CB">
        <w:t xml:space="preserve"> to provide a basis for reliable clinical translation</w:t>
      </w:r>
      <w:r w:rsidR="000861C5" w:rsidRPr="006317CB">
        <w:t xml:space="preserve">. </w:t>
      </w:r>
      <w:r w:rsidR="006F14FC" w:rsidRPr="006317CB">
        <w:t>Accordingly</w:t>
      </w:r>
      <w:r w:rsidR="000861C5" w:rsidRPr="006317CB">
        <w:t xml:space="preserve"> the present study was designed to quantify peripheral dermal lymphatic function pre- and post-</w:t>
      </w:r>
      <w:r w:rsidR="00A4073F" w:rsidRPr="006317CB">
        <w:t xml:space="preserve">uniaxial </w:t>
      </w:r>
      <w:r w:rsidR="000861C5" w:rsidRPr="006317CB">
        <w:t>mechanical loading using ICG fluorescence imaging techniques. This involve</w:t>
      </w:r>
      <w:r w:rsidR="00A4073F" w:rsidRPr="006317CB">
        <w:t>d</w:t>
      </w:r>
      <w:r w:rsidR="000861C5" w:rsidRPr="006317CB">
        <w:t xml:space="preserve"> developing an analytical methodology to estimate robust parameters which reflect the dynamic </w:t>
      </w:r>
      <w:proofErr w:type="spellStart"/>
      <w:r w:rsidR="000861C5" w:rsidRPr="006317CB">
        <w:t>behaviour</w:t>
      </w:r>
      <w:proofErr w:type="spellEnd"/>
      <w:r w:rsidR="000861C5" w:rsidRPr="006317CB">
        <w:t xml:space="preserve"> of transient lymphatic packets.</w:t>
      </w:r>
    </w:p>
    <w:p w:rsidR="00477ACC" w:rsidRPr="006317CB" w:rsidRDefault="00477ACC" w:rsidP="002D253A">
      <w:pPr>
        <w:spacing w:line="480" w:lineRule="auto"/>
      </w:pPr>
    </w:p>
    <w:p w:rsidR="00477ACC" w:rsidRPr="006317CB" w:rsidRDefault="00477ACC" w:rsidP="002D253A">
      <w:pPr>
        <w:spacing w:line="480" w:lineRule="auto"/>
      </w:pPr>
    </w:p>
    <w:p w:rsidR="006F14FC" w:rsidRPr="006317CB" w:rsidRDefault="006F14FC" w:rsidP="002D253A">
      <w:pPr>
        <w:spacing w:line="480" w:lineRule="auto"/>
      </w:pPr>
    </w:p>
    <w:p w:rsidR="001F6F88" w:rsidRPr="006317CB" w:rsidRDefault="001F6F88" w:rsidP="002D253A">
      <w:pPr>
        <w:spacing w:line="480" w:lineRule="auto"/>
        <w:rPr>
          <w:lang w:val="en-GB"/>
        </w:rPr>
      </w:pPr>
    </w:p>
    <w:p w:rsidR="00477ACC" w:rsidRPr="006317CB" w:rsidRDefault="00477ACC" w:rsidP="002D253A">
      <w:pPr>
        <w:spacing w:line="480" w:lineRule="auto"/>
      </w:pPr>
    </w:p>
    <w:p w:rsidR="00477ACC" w:rsidRPr="006317CB" w:rsidRDefault="000861C5" w:rsidP="002D253A">
      <w:pPr>
        <w:pStyle w:val="ListParagraph"/>
        <w:numPr>
          <w:ilvl w:val="0"/>
          <w:numId w:val="16"/>
        </w:numPr>
        <w:spacing w:line="480" w:lineRule="auto"/>
        <w:rPr>
          <w:b/>
          <w:bCs/>
        </w:rPr>
      </w:pPr>
      <w:r w:rsidRPr="006317CB">
        <w:rPr>
          <w:b/>
          <w:bCs/>
        </w:rPr>
        <w:lastRenderedPageBreak/>
        <w:t>Materials and Methods</w:t>
      </w:r>
    </w:p>
    <w:p w:rsidR="001F6F88" w:rsidRPr="006317CB" w:rsidRDefault="001F6F88" w:rsidP="002D253A">
      <w:pPr>
        <w:pStyle w:val="ListParagraph"/>
        <w:spacing w:line="480" w:lineRule="auto"/>
        <w:rPr>
          <w:b/>
          <w:bCs/>
        </w:rPr>
      </w:pPr>
    </w:p>
    <w:p w:rsidR="00477ACC" w:rsidRPr="006317CB" w:rsidRDefault="000861C5" w:rsidP="002D253A">
      <w:pPr>
        <w:spacing w:line="480" w:lineRule="auto"/>
        <w:rPr>
          <w:i/>
          <w:iCs/>
        </w:rPr>
      </w:pPr>
      <w:r w:rsidRPr="006317CB">
        <w:rPr>
          <w:i/>
          <w:iCs/>
        </w:rPr>
        <w:t>2.1 Participants</w:t>
      </w:r>
    </w:p>
    <w:p w:rsidR="00477ACC" w:rsidRPr="006317CB" w:rsidRDefault="000861C5" w:rsidP="009D2310">
      <w:pPr>
        <w:spacing w:line="480" w:lineRule="auto"/>
      </w:pPr>
      <w:r w:rsidRPr="006317CB">
        <w:t>Ten participants (</w:t>
      </w:r>
      <w:r w:rsidR="009D2310" w:rsidRPr="006317CB">
        <w:t>3</w:t>
      </w:r>
      <w:r w:rsidRPr="006317CB">
        <w:t xml:space="preserve"> female and 7 male) were recruited into the study with ages ranging between 24 and 61 years. Exclusion criteria included a history of skin damage or disease </w:t>
      </w:r>
      <w:r w:rsidR="001F6F88" w:rsidRPr="006317CB">
        <w:t>and</w:t>
      </w:r>
      <w:r w:rsidRPr="006317CB">
        <w:t xml:space="preserve"> contraindications for </w:t>
      </w:r>
      <w:proofErr w:type="spellStart"/>
      <w:r w:rsidRPr="006317CB">
        <w:t>Cardiogreen</w:t>
      </w:r>
      <w:proofErr w:type="spellEnd"/>
      <w:r w:rsidR="001F6F88" w:rsidRPr="006317CB">
        <w:t xml:space="preserve"> injections</w:t>
      </w:r>
      <w:r w:rsidRPr="006317CB">
        <w:t>. All participants were provided with full details of the study prior to giving informed consent. Ethics Approval for the study was granted by the Local Institutional Committee at the University of Southampton (REC ID: 8209).</w:t>
      </w:r>
    </w:p>
    <w:p w:rsidR="001F6F88" w:rsidRPr="006317CB" w:rsidRDefault="001F6F88" w:rsidP="002D253A">
      <w:pPr>
        <w:spacing w:line="480" w:lineRule="auto"/>
      </w:pPr>
    </w:p>
    <w:p w:rsidR="00477ACC" w:rsidRPr="006317CB" w:rsidRDefault="000861C5" w:rsidP="007E1D39">
      <w:pPr>
        <w:spacing w:line="480" w:lineRule="auto"/>
        <w:rPr>
          <w:i/>
          <w:iCs/>
        </w:rPr>
      </w:pPr>
      <w:r w:rsidRPr="006317CB">
        <w:rPr>
          <w:i/>
          <w:iCs/>
        </w:rPr>
        <w:t xml:space="preserve">2.2 </w:t>
      </w:r>
      <w:r w:rsidR="007E1D39" w:rsidRPr="006317CB">
        <w:rPr>
          <w:i/>
          <w:iCs/>
        </w:rPr>
        <w:t>Methodology</w:t>
      </w:r>
    </w:p>
    <w:p w:rsidR="000F260E" w:rsidRPr="006317CB" w:rsidRDefault="000861C5" w:rsidP="007E1D39">
      <w:pPr>
        <w:spacing w:line="480" w:lineRule="auto"/>
      </w:pPr>
      <w:r w:rsidRPr="006317CB">
        <w:t xml:space="preserve">Participants were seated with their left arm supported on a vacuum consolidation pillow at the level of the heart. They were requested to remain as still as possible for the duration of the study, to </w:t>
      </w:r>
      <w:r w:rsidR="001F6F88" w:rsidRPr="006317CB">
        <w:t>minimize</w:t>
      </w:r>
      <w:r w:rsidRPr="006317CB">
        <w:t xml:space="preserve"> the contribution of passive mechanisms to lymphatic clearance and reduce the impact of movement artefact during NIR imaging. </w:t>
      </w:r>
      <w:proofErr w:type="spellStart"/>
      <w:r w:rsidR="001F6F88" w:rsidRPr="006317CB">
        <w:t>Indocyanine</w:t>
      </w:r>
      <w:proofErr w:type="spellEnd"/>
      <w:r w:rsidR="001F6F88" w:rsidRPr="006317CB">
        <w:t xml:space="preserve"> green (ICG) injections </w:t>
      </w:r>
      <w:r w:rsidRPr="006317CB">
        <w:t xml:space="preserve">of 50µL 0.05%w/v at a shallow intradermal depth were </w:t>
      </w:r>
      <w:r w:rsidR="001F6F88" w:rsidRPr="006317CB">
        <w:t xml:space="preserve">administrated </w:t>
      </w:r>
      <w:r w:rsidRPr="006317CB">
        <w:t>to delineate</w:t>
      </w:r>
      <w:r w:rsidR="001F6F88" w:rsidRPr="006317CB">
        <w:t xml:space="preserve"> </w:t>
      </w:r>
      <w:r w:rsidRPr="006317CB">
        <w:t>dermal vessels</w:t>
      </w:r>
      <w:r w:rsidR="001F6F88" w:rsidRPr="006317CB">
        <w:t xml:space="preserve"> </w:t>
      </w:r>
      <w:r w:rsidR="001F6F88" w:rsidRPr="006317CB">
        <w:fldChar w:fldCharType="begin"/>
      </w:r>
      <w:r w:rsidR="00190958" w:rsidRPr="006317CB">
        <w:instrText xml:space="preserve"> ADDIN EN.CITE &lt;EndNote&gt;&lt;Cite&gt;&lt;Author&gt;Gray&lt;/Author&gt;&lt;Year&gt;2015&lt;/Year&gt;&lt;RecNum&gt;4550&lt;/RecNum&gt;&lt;DisplayText&gt;[11]&lt;/DisplayText&gt;&lt;record&gt;&lt;rec-number&gt;4550&lt;/rec-number&gt;&lt;foreign-keys&gt;&lt;key app="EN" db-id="ervprze5a95tvoe59pjpvw5gezttve9wxvfs" timestamp="1444808961"&gt;4550&lt;/key&gt;&lt;/foreign-keys&gt;&lt;ref-type name="Journal Article"&gt;17&lt;/ref-type&gt;&lt;contributors&gt;&lt;authors&gt;&lt;author&gt;Gray, R.&lt;/author&gt;&lt;author&gt;Voegeli, D.&lt;/author&gt;&lt;author&gt;Bader, D.&lt;/author&gt;&lt;/authors&gt;&lt;/contributors&gt;&lt;titles&gt;&lt;title&gt;Features of Dermal Lymphatic Dysfunction in Uniaxially-Compressed Tissues: Implication in Pressure Ulcer Aetiology&lt;/title&gt;&lt;secondary-title&gt;Journal of Tissue Viability&lt;/secondary-title&gt;&lt;/titles&gt;&lt;periodical&gt;&lt;full-title&gt;Journal of Tissue Viability&lt;/full-title&gt;&lt;/periodical&gt;&lt;volume&gt;in press&lt;/volume&gt;&lt;dates&gt;&lt;year&gt;2015&lt;/year&gt;&lt;/dates&gt;&lt;urls&gt;&lt;/urls&gt;&lt;/record&gt;&lt;/Cite&gt;&lt;/EndNote&gt;</w:instrText>
      </w:r>
      <w:r w:rsidR="001F6F88" w:rsidRPr="006317CB">
        <w:fldChar w:fldCharType="separate"/>
      </w:r>
      <w:r w:rsidR="00190958" w:rsidRPr="006317CB">
        <w:rPr>
          <w:noProof/>
        </w:rPr>
        <w:t>[11]</w:t>
      </w:r>
      <w:r w:rsidR="001F6F88" w:rsidRPr="006317CB">
        <w:fldChar w:fldCharType="end"/>
      </w:r>
      <w:r w:rsidRPr="006317CB">
        <w:t xml:space="preserve">. Single injections were delivered into the </w:t>
      </w:r>
      <w:r w:rsidR="007E1D39" w:rsidRPr="006317CB">
        <w:t xml:space="preserve">two </w:t>
      </w:r>
      <w:r w:rsidRPr="006317CB">
        <w:t xml:space="preserve">inter-digital spaces between the thumb and </w:t>
      </w:r>
      <w:r w:rsidR="007E1D39" w:rsidRPr="006317CB">
        <w:t xml:space="preserve">the second </w:t>
      </w:r>
      <w:r w:rsidR="006F14FC" w:rsidRPr="006317CB">
        <w:t xml:space="preserve">finger </w:t>
      </w:r>
      <w:r w:rsidRPr="006317CB">
        <w:t>by a registered nurse</w:t>
      </w:r>
      <w:r w:rsidR="006F14FC" w:rsidRPr="006317CB">
        <w:t xml:space="preserve"> (DV)</w:t>
      </w:r>
      <w:r w:rsidRPr="006317CB">
        <w:t>, constituting a total micro-dose of 0.05mg. To encourage rapid uptake of ICG into lymphatic vessels, participants were instructed to clench their fists 20 times following injection. Upon successful ante-cubital delineation of lymphatic vessels</w:t>
      </w:r>
      <w:r w:rsidR="00A4073F" w:rsidRPr="006317CB">
        <w:t xml:space="preserve"> (Figure 1)</w:t>
      </w:r>
      <w:r w:rsidRPr="006317CB">
        <w:t>, participants were requested to relax for a further 5 minutes, during which a suitable focal point for loading on an active dermal vessel was identified.</w:t>
      </w:r>
    </w:p>
    <w:p w:rsidR="000F260E" w:rsidRPr="006317CB" w:rsidRDefault="000F260E" w:rsidP="002D253A">
      <w:pPr>
        <w:spacing w:line="480" w:lineRule="auto"/>
      </w:pPr>
      <w:r w:rsidRPr="006317CB">
        <w:t xml:space="preserve">  </w:t>
      </w:r>
    </w:p>
    <w:p w:rsidR="00477ACC" w:rsidRDefault="00FF432D" w:rsidP="002D253A">
      <w:pPr>
        <w:spacing w:line="480" w:lineRule="auto"/>
      </w:pPr>
      <w:r>
        <w:rPr>
          <w:noProof/>
          <w:lang w:val="en-GB" w:eastAsia="zh-CN"/>
        </w:rPr>
        <w:lastRenderedPageBreak/>
        <w:drawing>
          <wp:inline distT="0" distB="0" distL="0" distR="0">
            <wp:extent cx="4257675" cy="1552611"/>
            <wp:effectExtent l="0" t="0" r="0" b="9525"/>
            <wp:docPr id="2" name="Picture 2" descr="\\soton.ac.uk\ude\PersonalFiles\Users\prw204\mydocuments\Skin Health\Papers\Lymphatics\MEPspecial\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oton.ac.uk\ude\PersonalFiles\Users\prw204\mydocuments\Skin Health\Papers\Lymphatics\MEPspecial\Fig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63246" cy="1554643"/>
                    </a:xfrm>
                    <a:prstGeom prst="rect">
                      <a:avLst/>
                    </a:prstGeom>
                    <a:noFill/>
                    <a:ln>
                      <a:noFill/>
                    </a:ln>
                  </pic:spPr>
                </pic:pic>
              </a:graphicData>
            </a:graphic>
          </wp:inline>
        </w:drawing>
      </w:r>
    </w:p>
    <w:p w:rsidR="00FF432D" w:rsidRPr="006317CB" w:rsidRDefault="00FF432D" w:rsidP="00FF432D">
      <w:pPr>
        <w:spacing w:line="480" w:lineRule="auto"/>
      </w:pPr>
      <w:proofErr w:type="gramStart"/>
      <w:r w:rsidRPr="006317CB">
        <w:rPr>
          <w:i/>
          <w:iCs/>
        </w:rPr>
        <w:t>Figure 1.</w:t>
      </w:r>
      <w:proofErr w:type="gramEnd"/>
      <w:r w:rsidRPr="006317CB">
        <w:rPr>
          <w:i/>
          <w:iCs/>
        </w:rPr>
        <w:t xml:space="preserve"> </w:t>
      </w:r>
      <w:proofErr w:type="gramStart"/>
      <w:r w:rsidRPr="006317CB">
        <w:rPr>
          <w:i/>
          <w:iCs/>
        </w:rPr>
        <w:t xml:space="preserve">(a) Participant forearm following ICG injection, (b) successful </w:t>
      </w:r>
      <w:r w:rsidRPr="006317CB">
        <w:t>delineation of dermal lymphatic vessels.</w:t>
      </w:r>
      <w:proofErr w:type="gramEnd"/>
    </w:p>
    <w:p w:rsidR="00FF432D" w:rsidRPr="006317CB" w:rsidRDefault="00FF432D" w:rsidP="002D253A">
      <w:pPr>
        <w:spacing w:line="480" w:lineRule="auto"/>
      </w:pPr>
    </w:p>
    <w:p w:rsidR="00477ACC" w:rsidRPr="006317CB" w:rsidRDefault="000861C5" w:rsidP="00A4073F">
      <w:pPr>
        <w:spacing w:line="480" w:lineRule="auto"/>
      </w:pPr>
      <w:r w:rsidRPr="006317CB">
        <w:t xml:space="preserve">The focal point for loading </w:t>
      </w:r>
      <w:r w:rsidR="0026688C" w:rsidRPr="006317CB">
        <w:t xml:space="preserve">on the volar aspect of the wrist </w:t>
      </w:r>
      <w:r w:rsidRPr="006317CB">
        <w:t>was selected based on the following criteria; (</w:t>
      </w:r>
      <w:proofErr w:type="spellStart"/>
      <w:r w:rsidRPr="006317CB">
        <w:t>i</w:t>
      </w:r>
      <w:proofErr w:type="spellEnd"/>
      <w:r w:rsidRPr="006317CB">
        <w:t xml:space="preserve">) A well-imaged area, suitable for loading without causing discomfort to the participant (ii) The vessel displaying frequent contractile activity resulting in transient lymph </w:t>
      </w:r>
      <w:r w:rsidR="00A4073F" w:rsidRPr="006317CB">
        <w:t>packets</w:t>
      </w:r>
      <w:r w:rsidRPr="006317CB">
        <w:t xml:space="preserve"> (iii) Post-summation and post-divergence of vessels. A specially designed indenter, with nominal diameter of 42.5 mm and curved edges to </w:t>
      </w:r>
      <w:proofErr w:type="spellStart"/>
      <w:r w:rsidRPr="006317CB">
        <w:t>minimise</w:t>
      </w:r>
      <w:proofErr w:type="spellEnd"/>
      <w:r w:rsidRPr="006317CB">
        <w:t xml:space="preserve"> stress concentrations, was mounted on a cantilever beam with an incorporated load cell </w:t>
      </w:r>
      <w:r w:rsidR="00190958" w:rsidRPr="006317CB">
        <w:fldChar w:fldCharType="begin"/>
      </w:r>
      <w:r w:rsidR="00190958" w:rsidRPr="006317CB">
        <w:instrText xml:space="preserve"> ADDIN EN.CITE &lt;EndNote&gt;&lt;Cite&gt;&lt;Author&gt;Gray&lt;/Author&gt;&lt;Year&gt;2015&lt;/Year&gt;&lt;RecNum&gt;4550&lt;/RecNum&gt;&lt;DisplayText&gt;[11]&lt;/DisplayText&gt;&lt;record&gt;&lt;rec-number&gt;4550&lt;/rec-number&gt;&lt;foreign-keys&gt;&lt;key app="EN" db-id="ervprze5a95tvoe59pjpvw5gezttve9wxvfs" timestamp="1444808961"&gt;4550&lt;/key&gt;&lt;/foreign-keys&gt;&lt;ref-type name="Journal Article"&gt;17&lt;/ref-type&gt;&lt;contributors&gt;&lt;authors&gt;&lt;author&gt;Gray, R.&lt;/author&gt;&lt;author&gt;Voegeli, D.&lt;/author&gt;&lt;author&gt;Bader, D.&lt;/author&gt;&lt;/authors&gt;&lt;/contributors&gt;&lt;titles&gt;&lt;title&gt;Features of Dermal Lymphatic Dysfunction in Uniaxially-Compressed Tissues: Implication in Pressure Ulcer Aetiology&lt;/title&gt;&lt;secondary-title&gt;Journal of Tissue Viability&lt;/secondary-title&gt;&lt;/titles&gt;&lt;periodical&gt;&lt;full-title&gt;Journal of Tissue Viability&lt;/full-title&gt;&lt;/periodical&gt;&lt;volume&gt;in press&lt;/volume&gt;&lt;dates&gt;&lt;year&gt;2015&lt;/year&gt;&lt;/dates&gt;&lt;urls&gt;&lt;/urls&gt;&lt;/record&gt;&lt;/Cite&gt;&lt;/EndNote&gt;</w:instrText>
      </w:r>
      <w:r w:rsidR="00190958" w:rsidRPr="006317CB">
        <w:fldChar w:fldCharType="separate"/>
      </w:r>
      <w:r w:rsidR="00190958" w:rsidRPr="006317CB">
        <w:rPr>
          <w:noProof/>
        </w:rPr>
        <w:t>[11]</w:t>
      </w:r>
      <w:r w:rsidR="00190958" w:rsidRPr="006317CB">
        <w:fldChar w:fldCharType="end"/>
      </w:r>
      <w:r w:rsidRPr="006317CB">
        <w:t xml:space="preserve">. A load was prescribed equivalent to a pressure of 60mmHg (8kPa), for a period of 40 minutes (Figure </w:t>
      </w:r>
      <w:r w:rsidR="00190958" w:rsidRPr="006317CB">
        <w:t>2</w:t>
      </w:r>
      <w:r w:rsidRPr="006317CB">
        <w:t>).</w:t>
      </w:r>
    </w:p>
    <w:p w:rsidR="007E1D39" w:rsidRDefault="00FF432D" w:rsidP="00A4073F">
      <w:pPr>
        <w:spacing w:line="480" w:lineRule="auto"/>
      </w:pPr>
      <w:r>
        <w:rPr>
          <w:noProof/>
          <w:lang w:val="en-GB" w:eastAsia="zh-CN"/>
        </w:rPr>
        <w:drawing>
          <wp:inline distT="0" distB="0" distL="0" distR="0">
            <wp:extent cx="3935611" cy="2724150"/>
            <wp:effectExtent l="0" t="0" r="0" b="0"/>
            <wp:docPr id="3" name="Picture 3" descr="\\soton.ac.uk\ude\PersonalFiles\Users\prw204\mydocuments\Skin Health\Papers\Lymphatics\MEPspecial\new 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oton.ac.uk\ude\PersonalFiles\Users\prw204\mydocuments\Skin Health\Papers\Lymphatics\MEPspecial\new Fig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35611" cy="2724150"/>
                    </a:xfrm>
                    <a:prstGeom prst="rect">
                      <a:avLst/>
                    </a:prstGeom>
                    <a:noFill/>
                    <a:ln>
                      <a:noFill/>
                    </a:ln>
                  </pic:spPr>
                </pic:pic>
              </a:graphicData>
            </a:graphic>
          </wp:inline>
        </w:drawing>
      </w:r>
    </w:p>
    <w:p w:rsidR="00FF432D" w:rsidRPr="006317CB" w:rsidRDefault="00FF432D" w:rsidP="00FF432D">
      <w:pPr>
        <w:spacing w:line="480" w:lineRule="auto"/>
        <w:rPr>
          <w:i/>
          <w:iCs/>
        </w:rPr>
      </w:pPr>
      <w:proofErr w:type="gramStart"/>
      <w:r w:rsidRPr="006317CB">
        <w:rPr>
          <w:i/>
          <w:iCs/>
        </w:rPr>
        <w:t>Figure 2.</w:t>
      </w:r>
      <w:proofErr w:type="gramEnd"/>
      <w:r w:rsidRPr="006317CB">
        <w:rPr>
          <w:i/>
          <w:iCs/>
        </w:rPr>
        <w:t xml:space="preserve"> </w:t>
      </w:r>
      <w:proofErr w:type="gramStart"/>
      <w:r w:rsidRPr="006317CB">
        <w:rPr>
          <w:i/>
          <w:iCs/>
        </w:rPr>
        <w:t>Example mechanical loading over the volar aspect of a participant’s wrist.</w:t>
      </w:r>
      <w:proofErr w:type="gramEnd"/>
      <w:r w:rsidRPr="006317CB">
        <w:rPr>
          <w:i/>
          <w:iCs/>
        </w:rPr>
        <w:t xml:space="preserve"> </w:t>
      </w:r>
    </w:p>
    <w:p w:rsidR="00FF432D" w:rsidRPr="006317CB" w:rsidRDefault="00FF432D" w:rsidP="00A4073F">
      <w:pPr>
        <w:spacing w:line="480" w:lineRule="auto"/>
      </w:pPr>
    </w:p>
    <w:p w:rsidR="007E1D39" w:rsidRPr="006317CB" w:rsidRDefault="007E1D39" w:rsidP="007E1D39">
      <w:pPr>
        <w:spacing w:line="480" w:lineRule="auto"/>
      </w:pPr>
      <w:r w:rsidRPr="006317CB">
        <w:t>Excitation of ICG and video capture of fluorescence emission was achieved using an NIR imaging system (</w:t>
      </w:r>
      <w:proofErr w:type="spellStart"/>
      <w:r w:rsidRPr="006317CB">
        <w:t>Fluobeam</w:t>
      </w:r>
      <w:proofErr w:type="spellEnd"/>
      <w:r w:rsidRPr="006317CB">
        <w:t>® 800) with associated software (</w:t>
      </w:r>
      <w:proofErr w:type="spellStart"/>
      <w:r w:rsidRPr="006317CB">
        <w:t>Fluobeam</w:t>
      </w:r>
      <w:proofErr w:type="spellEnd"/>
      <w:r w:rsidRPr="006317CB">
        <w:t xml:space="preserve"> v3.1.1, </w:t>
      </w:r>
      <w:proofErr w:type="spellStart"/>
      <w:r w:rsidRPr="006317CB">
        <w:t>Fluopotics</w:t>
      </w:r>
      <w:proofErr w:type="spellEnd"/>
      <w:r w:rsidRPr="006317CB">
        <w:t>, France). The system incorporates an integrated laser (780nm) and CCD sensor, with appropriate filters to isolate fluorescence of ICG (peak 830nm). Three videos, each 5 minutes in duration, were captured at three time points, namely, pre-load (T0)</w:t>
      </w:r>
      <w:proofErr w:type="gramStart"/>
      <w:r w:rsidRPr="006317CB">
        <w:t>,  immediately</w:t>
      </w:r>
      <w:proofErr w:type="gramEnd"/>
      <w:r w:rsidRPr="006317CB">
        <w:t xml:space="preserve"> after a 40 minute period of axial loading (T40) and after a 40 minute recovery period (T80).  Frame acquisition was captured at frequencies of between 3-4Hz, individually </w:t>
      </w:r>
      <w:proofErr w:type="spellStart"/>
      <w:r w:rsidRPr="006317CB">
        <w:t>optimised</w:t>
      </w:r>
      <w:proofErr w:type="spellEnd"/>
      <w:r w:rsidRPr="006317CB">
        <w:t xml:space="preserve"> to </w:t>
      </w:r>
      <w:proofErr w:type="spellStart"/>
      <w:r w:rsidRPr="006317CB">
        <w:t>maximise</w:t>
      </w:r>
      <w:proofErr w:type="spellEnd"/>
      <w:r w:rsidRPr="006317CB">
        <w:t xml:space="preserve"> detection of vessels and </w:t>
      </w:r>
      <w:proofErr w:type="spellStart"/>
      <w:r w:rsidRPr="006317CB">
        <w:t>minimise</w:t>
      </w:r>
      <w:proofErr w:type="spellEnd"/>
      <w:r w:rsidRPr="006317CB">
        <w:t xml:space="preserve"> greyscale saturation. </w:t>
      </w:r>
    </w:p>
    <w:p w:rsidR="00477ACC" w:rsidRPr="006317CB" w:rsidRDefault="00477ACC" w:rsidP="002D253A">
      <w:pPr>
        <w:spacing w:line="480" w:lineRule="auto"/>
      </w:pPr>
    </w:p>
    <w:p w:rsidR="00477ACC" w:rsidRPr="006317CB" w:rsidRDefault="007E1D39" w:rsidP="002D253A">
      <w:pPr>
        <w:spacing w:line="480" w:lineRule="auto"/>
        <w:rPr>
          <w:i/>
          <w:iCs/>
        </w:rPr>
      </w:pPr>
      <w:r w:rsidRPr="006317CB">
        <w:rPr>
          <w:i/>
          <w:iCs/>
        </w:rPr>
        <w:t>2.3</w:t>
      </w:r>
      <w:r w:rsidR="000861C5" w:rsidRPr="006317CB">
        <w:rPr>
          <w:i/>
          <w:iCs/>
        </w:rPr>
        <w:t xml:space="preserve"> Video Analysis</w:t>
      </w:r>
    </w:p>
    <w:p w:rsidR="00477ACC" w:rsidRPr="006317CB" w:rsidRDefault="000861C5" w:rsidP="00EB6068">
      <w:pPr>
        <w:spacing w:line="480" w:lineRule="auto"/>
      </w:pPr>
      <w:r w:rsidRPr="006317CB">
        <w:t xml:space="preserve">  In order to track and quantify transient lymph activity a droplet morphometry and velocimetry (DMV) technique was applied </w:t>
      </w:r>
      <w:r w:rsidR="00FF7281" w:rsidRPr="006317CB">
        <w:fldChar w:fldCharType="begin"/>
      </w:r>
      <w:r w:rsidR="00FF7281" w:rsidRPr="006317CB">
        <w:instrText xml:space="preserve"> ADDIN EN.CITE &lt;EndNote&gt;&lt;Cite&gt;&lt;Author&gt;Basu&lt;/Author&gt;&lt;Year&gt;2013&lt;/Year&gt;&lt;RecNum&gt;4552&lt;/RecNum&gt;&lt;DisplayText&gt;[12]&lt;/DisplayText&gt;&lt;record&gt;&lt;rec-number&gt;4552&lt;/rec-number&gt;&lt;foreign-keys&gt;&lt;key app="EN" db-id="ervprze5a95tvoe59pjpvw5gezttve9wxvfs" timestamp="1444810352"&gt;4552&lt;/key&gt;&lt;/foreign-keys&gt;&lt;ref-type name="Journal Article"&gt;17&lt;/ref-type&gt;&lt;contributors&gt;&lt;authors&gt;&lt;author&gt;Basu, A.&lt;/author&gt;&lt;/authors&gt;&lt;/contributors&gt;&lt;titles&gt;&lt;title&gt;Droplet morphometry and velocimetry (DMV): a video processing software for time-resolved, label-free tracking of droplet parameters&lt;/title&gt;&lt;secondary-title&gt;Lab Chip&lt;/secondary-title&gt;&lt;/titles&gt;&lt;periodical&gt;&lt;full-title&gt;Lab Chip&lt;/full-title&gt;&lt;/periodical&gt;&lt;pages&gt;1892-1901&lt;/pages&gt;&lt;volume&gt;13&lt;/volume&gt;&lt;dates&gt;&lt;year&gt;2013&lt;/year&gt;&lt;/dates&gt;&lt;urls&gt;&lt;/urls&gt;&lt;/record&gt;&lt;/Cite&gt;&lt;/EndNote&gt;</w:instrText>
      </w:r>
      <w:r w:rsidR="00FF7281" w:rsidRPr="006317CB">
        <w:fldChar w:fldCharType="separate"/>
      </w:r>
      <w:r w:rsidR="00FF7281" w:rsidRPr="006317CB">
        <w:rPr>
          <w:noProof/>
        </w:rPr>
        <w:t>[12]</w:t>
      </w:r>
      <w:r w:rsidR="00FF7281" w:rsidRPr="006317CB">
        <w:fldChar w:fldCharType="end"/>
      </w:r>
      <w:r w:rsidRPr="006317CB">
        <w:t>. This iterative technique provided a selection of parameters which reflected lymphatic function, namely</w:t>
      </w:r>
      <w:r w:rsidR="00FF7281" w:rsidRPr="006317CB">
        <w:t>, the</w:t>
      </w:r>
      <w:r w:rsidRPr="006317CB">
        <w:t xml:space="preserve"> </w:t>
      </w:r>
      <w:r w:rsidR="00786A1B" w:rsidRPr="006317CB">
        <w:t xml:space="preserve">relative spatial and time dependent properties </w:t>
      </w:r>
      <w:r w:rsidRPr="006317CB">
        <w:t xml:space="preserve">of transient lymph packets. Each transient event was </w:t>
      </w:r>
      <w:proofErr w:type="spellStart"/>
      <w:r w:rsidRPr="006317CB">
        <w:t>analysed</w:t>
      </w:r>
      <w:proofErr w:type="spellEnd"/>
      <w:r w:rsidRPr="006317CB">
        <w:t xml:space="preserve"> to provide x and y coordinates of the </w:t>
      </w:r>
      <w:r w:rsidR="00FF7281" w:rsidRPr="006317CB">
        <w:t>packet</w:t>
      </w:r>
      <w:r w:rsidR="00786A1B" w:rsidRPr="006317CB">
        <w:t xml:space="preserve"> centroids,</w:t>
      </w:r>
      <w:r w:rsidR="00FF7281" w:rsidRPr="006317CB">
        <w:t xml:space="preserve"> whereby</w:t>
      </w:r>
      <w:r w:rsidR="00786A1B" w:rsidRPr="006317CB">
        <w:t xml:space="preserve"> the</w:t>
      </w:r>
      <w:r w:rsidR="00FF7281" w:rsidRPr="006317CB">
        <w:t xml:space="preserve"> </w:t>
      </w:r>
      <w:r w:rsidRPr="006317CB">
        <w:t>resultant displacement</w:t>
      </w:r>
      <w:r w:rsidR="00786A1B" w:rsidRPr="006317CB">
        <w:t>s</w:t>
      </w:r>
      <w:r w:rsidR="00FF7281" w:rsidRPr="006317CB">
        <w:t xml:space="preserve"> could be estimated</w:t>
      </w:r>
      <w:r w:rsidR="00EB6068" w:rsidRPr="006317CB">
        <w:t xml:space="preserve"> (Supplementary Video)</w:t>
      </w:r>
      <w:r w:rsidR="00FF7281" w:rsidRPr="006317CB">
        <w:t>. In addition</w:t>
      </w:r>
      <w:r w:rsidRPr="006317CB">
        <w:t xml:space="preserve">, </w:t>
      </w:r>
      <w:r w:rsidR="00FF7281" w:rsidRPr="006317CB">
        <w:t>for each packet the</w:t>
      </w:r>
      <w:r w:rsidRPr="006317CB">
        <w:t xml:space="preserve"> mean area, velocity and intensity</w:t>
      </w:r>
      <w:r w:rsidR="00FF7281" w:rsidRPr="006317CB">
        <w:t xml:space="preserve"> w</w:t>
      </w:r>
      <w:r w:rsidR="00786A1B" w:rsidRPr="006317CB">
        <w:t>ere</w:t>
      </w:r>
      <w:r w:rsidR="00FF7281" w:rsidRPr="006317CB">
        <w:t xml:space="preserve"> calculated</w:t>
      </w:r>
      <w:r w:rsidRPr="006317CB">
        <w:t>. Analysis was conducted offline using custom software (</w:t>
      </w:r>
      <w:proofErr w:type="spellStart"/>
      <w:r w:rsidRPr="006317CB">
        <w:t>Matlab</w:t>
      </w:r>
      <w:proofErr w:type="spellEnd"/>
      <w:r w:rsidRPr="006317CB">
        <w:t xml:space="preserve">, </w:t>
      </w:r>
      <w:proofErr w:type="spellStart"/>
      <w:r w:rsidRPr="006317CB">
        <w:t>Mathworks</w:t>
      </w:r>
      <w:proofErr w:type="spellEnd"/>
      <w:r w:rsidRPr="006317CB">
        <w:t xml:space="preserve">, USA) in five distinct phases to determine the robust parameters from </w:t>
      </w:r>
      <w:r w:rsidR="00EB6068" w:rsidRPr="006317CB">
        <w:t>the Lymphography videos</w:t>
      </w:r>
      <w:r w:rsidRPr="006317CB">
        <w:t>.</w:t>
      </w:r>
      <w:r w:rsidR="00401162" w:rsidRPr="006317CB">
        <w:t xml:space="preserve"> </w:t>
      </w:r>
      <w:r w:rsidR="00EB6068" w:rsidRPr="006317CB">
        <w:t xml:space="preserve"> Figure 3 highlights the points at which sensitivity analyses were conducted during the image processing procedure and the resultant tracking of lymph packets (bottom of figure).  </w:t>
      </w:r>
    </w:p>
    <w:p w:rsidR="00477ACC" w:rsidRPr="006317CB" w:rsidRDefault="00477ACC" w:rsidP="002D253A">
      <w:pPr>
        <w:spacing w:line="480" w:lineRule="auto"/>
        <w:jc w:val="center"/>
        <w:rPr>
          <w:noProof/>
          <w:lang w:val="en-GB" w:eastAsia="zh-CN"/>
        </w:rPr>
      </w:pPr>
    </w:p>
    <w:p w:rsidR="00FF7281" w:rsidRDefault="00FF432D" w:rsidP="002D253A">
      <w:pPr>
        <w:spacing w:line="480" w:lineRule="auto"/>
        <w:rPr>
          <w:i/>
          <w:iCs/>
        </w:rPr>
      </w:pPr>
      <w:r>
        <w:rPr>
          <w:noProof/>
          <w:lang w:val="en-GB" w:eastAsia="zh-CN"/>
        </w:rPr>
        <w:lastRenderedPageBreak/>
        <w:drawing>
          <wp:inline distT="0" distB="0" distL="0" distR="0">
            <wp:extent cx="4345943" cy="6819900"/>
            <wp:effectExtent l="0" t="0" r="0" b="0"/>
            <wp:docPr id="4" name="Picture 4" descr="\\soton.ac.uk\ude\PersonalFiles\Users\prw204\mydocuments\Skin Health\Papers\Lymphatics\MEPspecial\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oton.ac.uk\ude\PersonalFiles\Users\prw204\mydocuments\Skin Health\Papers\Lymphatics\MEPspecial\Fig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45943" cy="6819900"/>
                    </a:xfrm>
                    <a:prstGeom prst="rect">
                      <a:avLst/>
                    </a:prstGeom>
                    <a:noFill/>
                    <a:ln>
                      <a:noFill/>
                    </a:ln>
                  </pic:spPr>
                </pic:pic>
              </a:graphicData>
            </a:graphic>
          </wp:inline>
        </w:drawing>
      </w:r>
    </w:p>
    <w:p w:rsidR="00FF432D" w:rsidRPr="006317CB" w:rsidRDefault="00FF432D" w:rsidP="00FF432D">
      <w:pPr>
        <w:spacing w:line="480" w:lineRule="auto"/>
        <w:rPr>
          <w:i/>
          <w:iCs/>
        </w:rPr>
      </w:pPr>
      <w:proofErr w:type="gramStart"/>
      <w:r w:rsidRPr="006317CB">
        <w:rPr>
          <w:i/>
          <w:iCs/>
        </w:rPr>
        <w:t>Figure 3.</w:t>
      </w:r>
      <w:proofErr w:type="gramEnd"/>
      <w:r w:rsidRPr="006317CB">
        <w:rPr>
          <w:i/>
          <w:iCs/>
        </w:rPr>
        <w:t xml:space="preserve"> </w:t>
      </w:r>
      <w:proofErr w:type="gramStart"/>
      <w:r w:rsidRPr="006317CB">
        <w:rPr>
          <w:i/>
          <w:iCs/>
        </w:rPr>
        <w:t>Flow chart describing the capture and conversion of ICG fluorescence lymphography using a droplet morphometry and velocimetry (DMV) approach.</w:t>
      </w:r>
      <w:proofErr w:type="gramEnd"/>
      <w:r w:rsidRPr="006317CB">
        <w:rPr>
          <w:i/>
          <w:iCs/>
        </w:rPr>
        <w:t xml:space="preserve"> Sensitivity analyses highlighted at the image subtraction and binary conversion stages of the process. Bottom figure provides an example of a transient lymph packet travelling through a dermal lymphatic vessel over a 2.6 second period. </w:t>
      </w:r>
    </w:p>
    <w:p w:rsidR="00FF432D" w:rsidRPr="006317CB" w:rsidRDefault="00FF432D" w:rsidP="002D253A">
      <w:pPr>
        <w:spacing w:line="480" w:lineRule="auto"/>
        <w:rPr>
          <w:i/>
          <w:iCs/>
        </w:rPr>
      </w:pPr>
    </w:p>
    <w:p w:rsidR="00FF7281" w:rsidRPr="006317CB" w:rsidRDefault="00FF7281" w:rsidP="002D253A">
      <w:pPr>
        <w:spacing w:line="480" w:lineRule="auto"/>
        <w:rPr>
          <w:i/>
          <w:iCs/>
        </w:rPr>
      </w:pPr>
    </w:p>
    <w:p w:rsidR="00477ACC" w:rsidRPr="006317CB" w:rsidRDefault="000861C5" w:rsidP="007E1D39">
      <w:pPr>
        <w:pStyle w:val="ColorfulList-Accent11"/>
        <w:numPr>
          <w:ilvl w:val="2"/>
          <w:numId w:val="19"/>
        </w:numPr>
        <w:spacing w:line="480" w:lineRule="auto"/>
      </w:pPr>
      <w:r w:rsidRPr="006317CB">
        <w:t>Background Image Subtraction</w:t>
      </w:r>
    </w:p>
    <w:p w:rsidR="00477ACC" w:rsidRPr="006317CB" w:rsidRDefault="000861C5" w:rsidP="002D253A">
      <w:pPr>
        <w:spacing w:line="480" w:lineRule="auto"/>
      </w:pPr>
      <w:r w:rsidRPr="006317CB">
        <w:t xml:space="preserve">Background subtraction was used to differentiate transient lymphatic packets from other features in the video image. A sensitivity analysis of three different subtraction </w:t>
      </w:r>
      <w:r w:rsidR="00FF7281" w:rsidRPr="006317CB">
        <w:t xml:space="preserve">methods </w:t>
      </w:r>
      <w:r w:rsidRPr="006317CB">
        <w:t>was undertaken on 150 frames of videos selected at random for each participant</w:t>
      </w:r>
      <w:r w:rsidR="00FF7281" w:rsidRPr="006317CB">
        <w:t>. The three methodologies</w:t>
      </w:r>
      <w:r w:rsidRPr="006317CB">
        <w:t xml:space="preserve"> involved</w:t>
      </w:r>
      <w:r w:rsidR="00FF7281" w:rsidRPr="006317CB">
        <w:t>:</w:t>
      </w:r>
    </w:p>
    <w:p w:rsidR="00477ACC" w:rsidRPr="006317CB" w:rsidRDefault="000861C5" w:rsidP="002D253A">
      <w:pPr>
        <w:pStyle w:val="ColorfulList-Accent11"/>
        <w:numPr>
          <w:ilvl w:val="0"/>
          <w:numId w:val="6"/>
        </w:numPr>
        <w:tabs>
          <w:tab w:val="num" w:pos="720"/>
        </w:tabs>
        <w:spacing w:line="480" w:lineRule="auto"/>
        <w:ind w:hanging="360"/>
      </w:pPr>
      <w:r w:rsidRPr="006317CB">
        <w:t>Subtraction of the first frame (</w:t>
      </w:r>
      <w:r w:rsidRPr="006317CB">
        <w:rPr>
          <w:noProof/>
          <w:position w:val="-16"/>
          <w:lang w:val="en-GB"/>
        </w:rPr>
        <w:drawing>
          <wp:inline distT="0" distB="0" distL="0" distR="0" wp14:anchorId="7F1DF07D" wp14:editId="3A9FE3E5">
            <wp:extent cx="133350" cy="180975"/>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png"/>
                    <pic:cNvPicPr/>
                  </pic:nvPicPr>
                  <pic:blipFill>
                    <a:blip r:embed="rId12">
                      <a:extLst/>
                    </a:blip>
                    <a:stretch>
                      <a:fillRect/>
                    </a:stretch>
                  </pic:blipFill>
                  <pic:spPr>
                    <a:xfrm>
                      <a:off x="0" y="0"/>
                      <a:ext cx="133350" cy="180975"/>
                    </a:xfrm>
                    <a:prstGeom prst="rect">
                      <a:avLst/>
                    </a:prstGeom>
                    <a:ln w="12700" cap="flat">
                      <a:noFill/>
                      <a:miter lim="400000"/>
                    </a:ln>
                    <a:effectLst/>
                  </pic:spPr>
                </pic:pic>
              </a:graphicData>
            </a:graphic>
          </wp:inline>
        </w:drawing>
      </w:r>
      <w:r w:rsidRPr="006317CB">
        <w:t xml:space="preserve"> - </w:t>
      </w:r>
      <w:r w:rsidRPr="006317CB">
        <w:rPr>
          <w:noProof/>
          <w:position w:val="-12"/>
          <w:lang w:val="en-GB"/>
        </w:rPr>
        <w:drawing>
          <wp:inline distT="0" distB="0" distL="0" distR="0" wp14:anchorId="22F6A508" wp14:editId="6B25D967">
            <wp:extent cx="133350" cy="180975"/>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image.png"/>
                    <pic:cNvPicPr/>
                  </pic:nvPicPr>
                  <pic:blipFill>
                    <a:blip r:embed="rId13">
                      <a:extLst/>
                    </a:blip>
                    <a:stretch>
                      <a:fillRect/>
                    </a:stretch>
                  </pic:blipFill>
                  <pic:spPr>
                    <a:xfrm>
                      <a:off x="0" y="0"/>
                      <a:ext cx="133350" cy="180975"/>
                    </a:xfrm>
                    <a:prstGeom prst="rect">
                      <a:avLst/>
                    </a:prstGeom>
                    <a:ln w="12700" cap="flat">
                      <a:noFill/>
                      <a:miter lim="400000"/>
                    </a:ln>
                    <a:effectLst/>
                  </pic:spPr>
                </pic:pic>
              </a:graphicData>
            </a:graphic>
          </wp:inline>
        </w:drawing>
      </w:r>
      <w:r w:rsidRPr="006317CB">
        <w:t>)</w:t>
      </w:r>
    </w:p>
    <w:p w:rsidR="00477ACC" w:rsidRPr="006317CB" w:rsidRDefault="000861C5" w:rsidP="002D253A">
      <w:pPr>
        <w:pStyle w:val="ColorfulList-Accent11"/>
        <w:numPr>
          <w:ilvl w:val="0"/>
          <w:numId w:val="6"/>
        </w:numPr>
        <w:tabs>
          <w:tab w:val="num" w:pos="720"/>
        </w:tabs>
        <w:spacing w:line="480" w:lineRule="auto"/>
        <w:ind w:hanging="360"/>
      </w:pPr>
      <w:r w:rsidRPr="006317CB">
        <w:t>Subtraction of the previous frame (</w:t>
      </w:r>
      <w:r w:rsidRPr="006317CB">
        <w:rPr>
          <w:noProof/>
          <w:position w:val="-16"/>
          <w:lang w:val="en-GB"/>
        </w:rPr>
        <w:drawing>
          <wp:inline distT="0" distB="0" distL="0" distR="0" wp14:anchorId="261238C9" wp14:editId="24192DF2">
            <wp:extent cx="133350" cy="180975"/>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tif"/>
                    <pic:cNvPicPr/>
                  </pic:nvPicPr>
                  <pic:blipFill>
                    <a:blip r:embed="rId12">
                      <a:extLst/>
                    </a:blip>
                    <a:stretch>
                      <a:fillRect/>
                    </a:stretch>
                  </pic:blipFill>
                  <pic:spPr>
                    <a:xfrm>
                      <a:off x="0" y="0"/>
                      <a:ext cx="133350" cy="180975"/>
                    </a:xfrm>
                    <a:prstGeom prst="rect">
                      <a:avLst/>
                    </a:prstGeom>
                    <a:ln w="12700" cap="flat">
                      <a:noFill/>
                      <a:miter lim="400000"/>
                    </a:ln>
                    <a:effectLst/>
                  </pic:spPr>
                </pic:pic>
              </a:graphicData>
            </a:graphic>
          </wp:inline>
        </w:drawing>
      </w:r>
      <w:r w:rsidRPr="006317CB">
        <w:t xml:space="preserve"> - </w:t>
      </w:r>
      <w:r w:rsidRPr="006317CB">
        <w:rPr>
          <w:noProof/>
          <w:position w:val="-16"/>
          <w:lang w:val="en-GB"/>
        </w:rPr>
        <w:drawing>
          <wp:inline distT="0" distB="0" distL="0" distR="0" wp14:anchorId="750455DB" wp14:editId="425EB48F">
            <wp:extent cx="276225" cy="180975"/>
            <wp:effectExtent l="0" t="0" r="0" b="0"/>
            <wp:docPr id="1073741830" name="officeArt object"/>
            <wp:cNvGraphicFramePr/>
            <a:graphic xmlns:a="http://schemas.openxmlformats.org/drawingml/2006/main">
              <a:graphicData uri="http://schemas.openxmlformats.org/drawingml/2006/picture">
                <pic:pic xmlns:pic="http://schemas.openxmlformats.org/drawingml/2006/picture">
                  <pic:nvPicPr>
                    <pic:cNvPr id="1073741830" name="image.png"/>
                    <pic:cNvPicPr/>
                  </pic:nvPicPr>
                  <pic:blipFill>
                    <a:blip r:embed="rId14">
                      <a:extLst/>
                    </a:blip>
                    <a:stretch>
                      <a:fillRect/>
                    </a:stretch>
                  </pic:blipFill>
                  <pic:spPr>
                    <a:xfrm>
                      <a:off x="0" y="0"/>
                      <a:ext cx="276225" cy="180975"/>
                    </a:xfrm>
                    <a:prstGeom prst="rect">
                      <a:avLst/>
                    </a:prstGeom>
                    <a:ln w="12700" cap="flat">
                      <a:noFill/>
                      <a:miter lim="400000"/>
                    </a:ln>
                    <a:effectLst/>
                  </pic:spPr>
                </pic:pic>
              </a:graphicData>
            </a:graphic>
          </wp:inline>
        </w:drawing>
      </w:r>
      <w:r w:rsidRPr="006317CB">
        <w:t>)</w:t>
      </w:r>
    </w:p>
    <w:p w:rsidR="00477ACC" w:rsidRPr="006317CB" w:rsidRDefault="000861C5" w:rsidP="005622BC">
      <w:pPr>
        <w:pStyle w:val="ColorfulList-Accent11"/>
        <w:numPr>
          <w:ilvl w:val="0"/>
          <w:numId w:val="6"/>
        </w:numPr>
        <w:tabs>
          <w:tab w:val="num" w:pos="720"/>
        </w:tabs>
        <w:spacing w:line="480" w:lineRule="auto"/>
        <w:ind w:hanging="360"/>
      </w:pPr>
      <w:r w:rsidRPr="006317CB">
        <w:t>Subtraction of the movin</w:t>
      </w:r>
      <w:r w:rsidR="005622BC" w:rsidRPr="006317CB">
        <w:t>g average of 10 previous frame (</w:t>
      </w:r>
      <m:oMath>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n-1,2……10</m:t>
                </m:r>
              </m:sub>
            </m:sSub>
          </m:num>
          <m:den>
            <m:r>
              <w:rPr>
                <w:rFonts w:ascii="Cambria Math" w:hAnsi="Cambria Math"/>
              </w:rPr>
              <m:t>10</m:t>
            </m:r>
          </m:den>
        </m:f>
      </m:oMath>
      <w:r w:rsidR="005622BC" w:rsidRPr="006317CB">
        <w:t>)</w:t>
      </w:r>
    </w:p>
    <w:p w:rsidR="00477ACC" w:rsidRPr="006317CB" w:rsidRDefault="00477ACC" w:rsidP="002D253A">
      <w:pPr>
        <w:pStyle w:val="ColorfulList-Accent11"/>
        <w:spacing w:line="480" w:lineRule="auto"/>
        <w:ind w:left="360"/>
      </w:pPr>
    </w:p>
    <w:p w:rsidR="00477ACC" w:rsidRPr="006317CB" w:rsidRDefault="000861C5" w:rsidP="00596FE3">
      <w:pPr>
        <w:pStyle w:val="ColorfulList-Accent11"/>
        <w:spacing w:line="480" w:lineRule="auto"/>
        <w:ind w:left="0"/>
      </w:pPr>
      <w:r w:rsidRPr="006317CB">
        <w:t xml:space="preserve"> Following each method the resultant peak intensities were plotted for the 150 frame sequences. The performance of the subtraction method was evaluated by estimating the root mean squared (RMS) value of the signal and identifying areas of </w:t>
      </w:r>
      <w:r w:rsidR="00FF7281" w:rsidRPr="006317CB">
        <w:t xml:space="preserve">peak </w:t>
      </w:r>
      <w:r w:rsidRPr="006317CB">
        <w:t xml:space="preserve">intensity which exceeded three times </w:t>
      </w:r>
      <w:r w:rsidR="00596FE3" w:rsidRPr="006317CB">
        <w:t>this RMS value</w:t>
      </w:r>
      <w:r w:rsidRPr="006317CB">
        <w:t xml:space="preserve"> (Figure </w:t>
      </w:r>
      <w:r w:rsidR="004073CB" w:rsidRPr="006317CB">
        <w:t>4)</w:t>
      </w:r>
      <w:r w:rsidRPr="006317CB">
        <w:t xml:space="preserve">. </w:t>
      </w:r>
    </w:p>
    <w:p w:rsidR="00573286" w:rsidRDefault="00FF432D" w:rsidP="002D253A">
      <w:pPr>
        <w:pStyle w:val="ColorfulList-Accent11"/>
        <w:spacing w:line="480" w:lineRule="auto"/>
        <w:ind w:left="0"/>
      </w:pPr>
      <w:r>
        <w:rPr>
          <w:noProof/>
          <w:lang w:val="en-GB"/>
        </w:rPr>
        <w:drawing>
          <wp:inline distT="0" distB="0" distL="0" distR="0">
            <wp:extent cx="3707754" cy="2276475"/>
            <wp:effectExtent l="0" t="0" r="7620" b="0"/>
            <wp:docPr id="5" name="Picture 5" descr="\\soton.ac.uk\ude\PersonalFiles\Users\prw204\mydocuments\Skin Health\Papers\Lymphatics\MEPspecial\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oton.ac.uk\ude\PersonalFiles\Users\prw204\mydocuments\Skin Health\Papers\Lymphatics\MEPspecial\Fig4.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10217" cy="2277987"/>
                    </a:xfrm>
                    <a:prstGeom prst="rect">
                      <a:avLst/>
                    </a:prstGeom>
                    <a:noFill/>
                    <a:ln>
                      <a:noFill/>
                    </a:ln>
                  </pic:spPr>
                </pic:pic>
              </a:graphicData>
            </a:graphic>
          </wp:inline>
        </w:drawing>
      </w:r>
    </w:p>
    <w:p w:rsidR="00FF432D" w:rsidRDefault="00FF432D" w:rsidP="00FF432D">
      <w:pPr>
        <w:spacing w:line="480" w:lineRule="auto"/>
        <w:rPr>
          <w:i/>
          <w:iCs/>
        </w:rPr>
      </w:pPr>
      <w:proofErr w:type="gramStart"/>
      <w:r w:rsidRPr="006317CB">
        <w:rPr>
          <w:i/>
          <w:iCs/>
        </w:rPr>
        <w:t>Figure 4.</w:t>
      </w:r>
      <w:proofErr w:type="gramEnd"/>
      <w:r w:rsidRPr="006317CB">
        <w:rPr>
          <w:i/>
          <w:iCs/>
        </w:rPr>
        <w:t xml:space="preserve"> Peak intensity over 150 frames of a video sequence, with the shaded area representing </w:t>
      </w:r>
      <w:proofErr w:type="gramStart"/>
      <w:r w:rsidRPr="006317CB">
        <w:rPr>
          <w:i/>
          <w:iCs/>
        </w:rPr>
        <w:t>an intensity</w:t>
      </w:r>
      <w:proofErr w:type="gramEnd"/>
      <w:r w:rsidRPr="006317CB">
        <w:rPr>
          <w:i/>
          <w:iCs/>
        </w:rPr>
        <w:t xml:space="preserve"> greater than three times the root mean squared (RMS) line value as indicated. </w:t>
      </w:r>
    </w:p>
    <w:p w:rsidR="00FF432D" w:rsidRPr="00FF432D" w:rsidRDefault="00FF432D" w:rsidP="00FF432D">
      <w:pPr>
        <w:spacing w:line="480" w:lineRule="auto"/>
        <w:rPr>
          <w:i/>
          <w:iCs/>
        </w:rPr>
      </w:pPr>
    </w:p>
    <w:p w:rsidR="00477ACC" w:rsidRPr="006317CB" w:rsidRDefault="007E1D39" w:rsidP="002D253A">
      <w:pPr>
        <w:spacing w:line="480" w:lineRule="auto"/>
        <w:ind w:firstLine="720"/>
      </w:pPr>
      <w:r w:rsidRPr="006317CB">
        <w:t>2.3</w:t>
      </w:r>
      <w:r w:rsidR="000861C5" w:rsidRPr="006317CB">
        <w:t>.2 Binary Conversion</w:t>
      </w:r>
    </w:p>
    <w:p w:rsidR="00DC4CA1" w:rsidRPr="006317CB" w:rsidRDefault="000861C5" w:rsidP="00FC73BA">
      <w:pPr>
        <w:spacing w:line="480" w:lineRule="auto"/>
      </w:pPr>
      <w:r w:rsidRPr="006317CB">
        <w:t xml:space="preserve">The greyscale image sequences were converted </w:t>
      </w:r>
      <w:r w:rsidR="004E2512" w:rsidRPr="006317CB">
        <w:t>to binary</w:t>
      </w:r>
      <w:r w:rsidRPr="006317CB">
        <w:t xml:space="preserve"> using an intensity threshold. This threshold was selected following sensitivity analysis, whereby a range of </w:t>
      </w:r>
      <w:r w:rsidR="00B911BE" w:rsidRPr="006317CB">
        <w:t>values were</w:t>
      </w:r>
      <w:r w:rsidRPr="006317CB">
        <w:t xml:space="preserve"> iteratively assessed above and below a perceived optimum. </w:t>
      </w:r>
      <w:r w:rsidR="00DC4CA1" w:rsidRPr="006317CB">
        <w:t xml:space="preserve">This perceived optimal value was </w:t>
      </w:r>
      <w:r w:rsidR="004E2512" w:rsidRPr="006317CB">
        <w:t>identified</w:t>
      </w:r>
      <w:r w:rsidR="00DC4CA1" w:rsidRPr="006317CB">
        <w:t xml:space="preserve"> </w:t>
      </w:r>
      <w:r w:rsidR="004E2512" w:rsidRPr="006317CB">
        <w:t>by assessing the</w:t>
      </w:r>
      <w:r w:rsidR="00DC4CA1" w:rsidRPr="006317CB">
        <w:t xml:space="preserve"> maximum</w:t>
      </w:r>
      <w:r w:rsidR="004E2512" w:rsidRPr="006317CB">
        <w:t xml:space="preserve"> pixel</w:t>
      </w:r>
      <w:r w:rsidR="00DC4CA1" w:rsidRPr="006317CB">
        <w:t xml:space="preserve"> intensity </w:t>
      </w:r>
      <w:r w:rsidR="004E2512" w:rsidRPr="006317CB">
        <w:t xml:space="preserve">for each frame </w:t>
      </w:r>
      <w:r w:rsidR="00DC4CA1" w:rsidRPr="006317CB">
        <w:t xml:space="preserve">across a given video following the moving average subtraction method.  Here a threshold was selected as the point </w:t>
      </w:r>
      <w:r w:rsidR="0096277F" w:rsidRPr="006317CB">
        <w:t xml:space="preserve">in </w:t>
      </w:r>
      <w:r w:rsidR="00DC4CA1" w:rsidRPr="006317CB">
        <w:t xml:space="preserve">which transient packages </w:t>
      </w:r>
      <w:r w:rsidR="0096277F" w:rsidRPr="006317CB">
        <w:t>w</w:t>
      </w:r>
      <w:r w:rsidR="00DC4CA1" w:rsidRPr="006317CB">
        <w:t xml:space="preserve">ere retained while discarding the background noise (Figure 5). Iterations of three intensity points above and below the perceived optimum were selected to provide the analysis resulting in an intensity range </w:t>
      </w:r>
      <w:r w:rsidR="004E2512" w:rsidRPr="006317CB">
        <w:t>of</w:t>
      </w:r>
      <w:r w:rsidR="00DC4CA1" w:rsidRPr="006317CB">
        <w:t xml:space="preserve"> ±21 points.  In order to </w:t>
      </w:r>
      <w:proofErr w:type="spellStart"/>
      <w:r w:rsidR="00DC4CA1" w:rsidRPr="006317CB">
        <w:t>analyse</w:t>
      </w:r>
      <w:proofErr w:type="spellEnd"/>
      <w:r w:rsidR="00DC4CA1" w:rsidRPr="006317CB">
        <w:t xml:space="preserve"> the effects of the threshold the number </w:t>
      </w:r>
      <w:r w:rsidR="0096277F" w:rsidRPr="006317CB">
        <w:t xml:space="preserve">of </w:t>
      </w:r>
      <w:r w:rsidR="00DC4CA1" w:rsidRPr="006317CB">
        <w:t>transient packets in each binary video sequence</w:t>
      </w:r>
      <w:r w:rsidR="0096277F" w:rsidRPr="006317CB">
        <w:t xml:space="preserve"> was calculated and their</w:t>
      </w:r>
      <w:r w:rsidR="00DC4CA1" w:rsidRPr="006317CB">
        <w:t xml:space="preserve"> frequencies were cross-referenced with the original data capture to assess for sensitivity and specificity. The threshold which </w:t>
      </w:r>
      <w:r w:rsidR="004E2512" w:rsidRPr="006317CB">
        <w:t>optimized both these measures</w:t>
      </w:r>
      <w:r w:rsidR="00DC4CA1" w:rsidRPr="006317CB">
        <w:t xml:space="preserve"> was selected for </w:t>
      </w:r>
      <w:r w:rsidR="0096277F" w:rsidRPr="006317CB">
        <w:t xml:space="preserve">subsequent </w:t>
      </w:r>
      <w:r w:rsidR="00DC4CA1" w:rsidRPr="006317CB">
        <w:t>analysis</w:t>
      </w:r>
      <w:r w:rsidR="00FC73BA" w:rsidRPr="006317CB">
        <w:t xml:space="preserve">.   </w:t>
      </w:r>
    </w:p>
    <w:p w:rsidR="00477ACC" w:rsidRDefault="00FF432D" w:rsidP="002D253A">
      <w:pPr>
        <w:spacing w:line="480" w:lineRule="auto"/>
      </w:pPr>
      <w:r>
        <w:rPr>
          <w:noProof/>
          <w:lang w:val="en-GB" w:eastAsia="zh-CN"/>
        </w:rPr>
        <w:drawing>
          <wp:inline distT="0" distB="0" distL="0" distR="0">
            <wp:extent cx="5410200" cy="2124075"/>
            <wp:effectExtent l="0" t="0" r="0" b="9525"/>
            <wp:docPr id="6" name="Picture 6" descr="\\soton.ac.uk\ude\PersonalFiles\Users\prw204\mydocuments\Skin Health\Papers\Lymphatics\MEPspecial\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oton.ac.uk\ude\PersonalFiles\Users\prw204\mydocuments\Skin Health\Papers\Lymphatics\MEPspecial\Fig5.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10200" cy="2124075"/>
                    </a:xfrm>
                    <a:prstGeom prst="rect">
                      <a:avLst/>
                    </a:prstGeom>
                    <a:noFill/>
                    <a:ln>
                      <a:noFill/>
                    </a:ln>
                  </pic:spPr>
                </pic:pic>
              </a:graphicData>
            </a:graphic>
          </wp:inline>
        </w:drawing>
      </w:r>
    </w:p>
    <w:p w:rsidR="00FF432D" w:rsidRPr="006317CB" w:rsidRDefault="00FF432D" w:rsidP="00FF432D">
      <w:pPr>
        <w:spacing w:line="480" w:lineRule="auto"/>
        <w:rPr>
          <w:i/>
          <w:iCs/>
        </w:rPr>
      </w:pPr>
      <w:proofErr w:type="gramStart"/>
      <w:r w:rsidRPr="006317CB">
        <w:rPr>
          <w:i/>
          <w:iCs/>
        </w:rPr>
        <w:t>Figure 5.</w:t>
      </w:r>
      <w:proofErr w:type="gramEnd"/>
      <w:r w:rsidRPr="006317CB">
        <w:rPr>
          <w:i/>
          <w:iCs/>
        </w:rPr>
        <w:t xml:space="preserve"> Peak intensity profile for one video sequence with perceived optimal threshold highlighted (dotted line). </w:t>
      </w:r>
    </w:p>
    <w:p w:rsidR="00FF432D" w:rsidRDefault="00FF432D" w:rsidP="002D253A">
      <w:pPr>
        <w:spacing w:line="480" w:lineRule="auto"/>
      </w:pPr>
    </w:p>
    <w:p w:rsidR="00FF432D" w:rsidRPr="006317CB" w:rsidRDefault="00FF432D" w:rsidP="002D253A">
      <w:pPr>
        <w:spacing w:line="480" w:lineRule="auto"/>
      </w:pPr>
    </w:p>
    <w:p w:rsidR="00477ACC" w:rsidRPr="006317CB" w:rsidRDefault="000861C5" w:rsidP="007E1D39">
      <w:pPr>
        <w:pStyle w:val="ColorfulList-Accent11"/>
        <w:numPr>
          <w:ilvl w:val="2"/>
          <w:numId w:val="20"/>
        </w:numPr>
        <w:spacing w:line="480" w:lineRule="auto"/>
      </w:pPr>
      <w:r w:rsidRPr="006317CB">
        <w:lastRenderedPageBreak/>
        <w:t>Small Object Removal and Shape Discrimination</w:t>
      </w:r>
    </w:p>
    <w:p w:rsidR="00B021D0" w:rsidRPr="006317CB" w:rsidRDefault="000861C5" w:rsidP="00FF432D">
      <w:pPr>
        <w:spacing w:line="480" w:lineRule="auto"/>
      </w:pPr>
      <w:r w:rsidRPr="006317CB">
        <w:t xml:space="preserve">In order to filter noise or erroneous objects created in the binary conversion, two distinct techniques were employed; </w:t>
      </w:r>
      <w:proofErr w:type="spellStart"/>
      <w:r w:rsidRPr="006317CB">
        <w:t>i</w:t>
      </w:r>
      <w:proofErr w:type="spellEnd"/>
      <w:r w:rsidRPr="006317CB">
        <w:t>) contiguous objects with an area smaller than 3mm</w:t>
      </w:r>
      <w:r w:rsidRPr="006317CB">
        <w:rPr>
          <w:vertAlign w:val="superscript"/>
        </w:rPr>
        <w:t>2</w:t>
      </w:r>
      <w:r w:rsidRPr="006317CB">
        <w:t xml:space="preserve"> were removed, ii) shape discrimination was applied to ensure only transient events were detected using a circle metric defined as &gt;50 connecting pixels.</w:t>
      </w:r>
    </w:p>
    <w:p w:rsidR="00477ACC" w:rsidRPr="006317CB" w:rsidRDefault="00477ACC" w:rsidP="002D253A">
      <w:pPr>
        <w:spacing w:line="480" w:lineRule="auto"/>
      </w:pPr>
    </w:p>
    <w:p w:rsidR="00477ACC" w:rsidRPr="006317CB" w:rsidRDefault="007E1D39" w:rsidP="002D253A">
      <w:pPr>
        <w:spacing w:line="480" w:lineRule="auto"/>
        <w:ind w:firstLine="720"/>
      </w:pPr>
      <w:r w:rsidRPr="006317CB">
        <w:t>2.3</w:t>
      </w:r>
      <w:r w:rsidR="000861C5" w:rsidRPr="006317CB">
        <w:t>.4   Lymph Packet Tracking</w:t>
      </w:r>
    </w:p>
    <w:p w:rsidR="00477ACC" w:rsidRPr="006317CB" w:rsidRDefault="000861C5" w:rsidP="0096277F">
      <w:pPr>
        <w:spacing w:line="480" w:lineRule="auto"/>
      </w:pPr>
      <w:r w:rsidRPr="006317CB">
        <w:t xml:space="preserve">Unique transient lymph packets were subsequently tracked over multiple frames, to calculate </w:t>
      </w:r>
      <w:r w:rsidR="004E2512" w:rsidRPr="006317CB">
        <w:t>the trajectory</w:t>
      </w:r>
      <w:r w:rsidRPr="006317CB">
        <w:t xml:space="preserve">, velocity, shape, and other time-dependent parameters. In order to </w:t>
      </w:r>
      <w:r w:rsidR="004E2512" w:rsidRPr="006317CB">
        <w:t xml:space="preserve">provide this tracking capability </w:t>
      </w:r>
      <w:r w:rsidR="00573286" w:rsidRPr="006317CB">
        <w:t>an</w:t>
      </w:r>
      <w:r w:rsidRPr="006317CB">
        <w:t xml:space="preserve"> Extended </w:t>
      </w:r>
      <w:proofErr w:type="spellStart"/>
      <w:r w:rsidRPr="006317CB">
        <w:t>Kalman</w:t>
      </w:r>
      <w:proofErr w:type="spellEnd"/>
      <w:r w:rsidRPr="006317CB">
        <w:t xml:space="preserve"> Filter (EKF) was applied to </w:t>
      </w:r>
      <w:r w:rsidR="00573286" w:rsidRPr="006317CB">
        <w:t>ensure centroid axes were linked between video frames</w:t>
      </w:r>
      <w:r w:rsidRPr="006317CB">
        <w:t xml:space="preserve">. </w:t>
      </w:r>
      <w:r w:rsidR="004E2512" w:rsidRPr="006317CB">
        <w:t xml:space="preserve">This resulted in a smooth profile of centroid movement </w:t>
      </w:r>
      <w:r w:rsidR="0096277F" w:rsidRPr="006317CB">
        <w:t xml:space="preserve">of each packet </w:t>
      </w:r>
      <w:r w:rsidR="004E2512" w:rsidRPr="006317CB">
        <w:t xml:space="preserve">over multiple video frames. </w:t>
      </w:r>
    </w:p>
    <w:p w:rsidR="00477ACC" w:rsidRPr="006317CB" w:rsidRDefault="00477ACC" w:rsidP="002D253A">
      <w:pPr>
        <w:spacing w:line="480" w:lineRule="auto"/>
      </w:pPr>
    </w:p>
    <w:p w:rsidR="00477ACC" w:rsidRPr="006317CB" w:rsidRDefault="000861C5" w:rsidP="007E1D39">
      <w:pPr>
        <w:pStyle w:val="ColorfulList-Accent11"/>
        <w:numPr>
          <w:ilvl w:val="2"/>
          <w:numId w:val="21"/>
        </w:numPr>
        <w:spacing w:line="480" w:lineRule="auto"/>
      </w:pPr>
      <w:r w:rsidRPr="006317CB">
        <w:t>Post-processing and data analysis</w:t>
      </w:r>
    </w:p>
    <w:p w:rsidR="00477ACC" w:rsidRPr="006317CB" w:rsidRDefault="000861C5" w:rsidP="0096277F">
      <w:pPr>
        <w:spacing w:line="480" w:lineRule="auto"/>
      </w:pPr>
      <w:r w:rsidRPr="006317CB">
        <w:t>The above steps were repe</w:t>
      </w:r>
      <w:r w:rsidR="0096277F" w:rsidRPr="006317CB">
        <w:t xml:space="preserve">ated for each frame of a video to produce </w:t>
      </w:r>
      <w:r w:rsidRPr="006317CB">
        <w:t>a time history database of each unique transient lymph packet. For each packet a number of parameters were estimated, including</w:t>
      </w:r>
      <w:r w:rsidR="00573286" w:rsidRPr="006317CB">
        <w:t xml:space="preserve">; </w:t>
      </w:r>
      <w:r w:rsidRPr="006317CB">
        <w:t>x displacement from lymph node</w:t>
      </w:r>
      <w:r w:rsidR="00573286" w:rsidRPr="006317CB">
        <w:t xml:space="preserve">, </w:t>
      </w:r>
      <w:r w:rsidRPr="006317CB">
        <w:t>y displacement from lymph node</w:t>
      </w:r>
      <w:r w:rsidR="004073CB" w:rsidRPr="006317CB">
        <w:t xml:space="preserve">, </w:t>
      </w:r>
      <w:r w:rsidRPr="006317CB">
        <w:t>the average velocity</w:t>
      </w:r>
      <w:r w:rsidR="004073CB" w:rsidRPr="006317CB">
        <w:t xml:space="preserve">, </w:t>
      </w:r>
      <w:r w:rsidRPr="006317CB">
        <w:t xml:space="preserve">the average area of packets and the average pixel intensity. </w:t>
      </w:r>
    </w:p>
    <w:p w:rsidR="00477ACC" w:rsidRPr="006317CB" w:rsidRDefault="00477ACC" w:rsidP="002D253A">
      <w:pPr>
        <w:spacing w:line="480" w:lineRule="auto"/>
      </w:pPr>
    </w:p>
    <w:p w:rsidR="00477ACC" w:rsidRPr="006317CB" w:rsidRDefault="000861C5" w:rsidP="007E1D39">
      <w:pPr>
        <w:spacing w:line="480" w:lineRule="auto"/>
        <w:rPr>
          <w:i/>
          <w:iCs/>
        </w:rPr>
      </w:pPr>
      <w:r w:rsidRPr="006317CB">
        <w:rPr>
          <w:i/>
          <w:iCs/>
        </w:rPr>
        <w:t>2.</w:t>
      </w:r>
      <w:r w:rsidR="007E1D39" w:rsidRPr="006317CB">
        <w:rPr>
          <w:i/>
          <w:iCs/>
        </w:rPr>
        <w:t xml:space="preserve">4 </w:t>
      </w:r>
      <w:r w:rsidRPr="006317CB">
        <w:rPr>
          <w:i/>
          <w:iCs/>
        </w:rPr>
        <w:t>Statistical Analysis</w:t>
      </w:r>
    </w:p>
    <w:p w:rsidR="00477ACC" w:rsidRPr="006317CB" w:rsidRDefault="000861C5" w:rsidP="009D2310">
      <w:pPr>
        <w:spacing w:line="480" w:lineRule="auto"/>
      </w:pPr>
      <w:r w:rsidRPr="006317CB">
        <w:t xml:space="preserve"> </w:t>
      </w:r>
      <w:r w:rsidR="00573286" w:rsidRPr="006317CB">
        <w:t xml:space="preserve">Participant </w:t>
      </w:r>
      <w:r w:rsidRPr="006317CB">
        <w:t>data sets were presented</w:t>
      </w:r>
      <w:r w:rsidR="00573286" w:rsidRPr="006317CB">
        <w:t xml:space="preserve"> </w:t>
      </w:r>
      <w:r w:rsidR="004073CB" w:rsidRPr="006317CB">
        <w:t xml:space="preserve">to describe </w:t>
      </w:r>
      <w:r w:rsidRPr="006317CB">
        <w:t xml:space="preserve">transient lymph </w:t>
      </w:r>
      <w:proofErr w:type="spellStart"/>
      <w:r w:rsidRPr="006317CB">
        <w:t>behaviour</w:t>
      </w:r>
      <w:proofErr w:type="spellEnd"/>
      <w:r w:rsidRPr="006317CB">
        <w:t xml:space="preserve"> across each of the </w:t>
      </w:r>
      <w:r w:rsidR="004073CB" w:rsidRPr="006317CB">
        <w:t>test phases</w:t>
      </w:r>
      <w:r w:rsidRPr="006317CB">
        <w:t xml:space="preserve">, namely, T0, T40 and T80. Data </w:t>
      </w:r>
      <w:r w:rsidR="004073CB" w:rsidRPr="006317CB">
        <w:t>w</w:t>
      </w:r>
      <w:r w:rsidR="009D2310" w:rsidRPr="006317CB">
        <w:t>ere</w:t>
      </w:r>
      <w:r w:rsidR="004073CB" w:rsidRPr="006317CB">
        <w:t xml:space="preserve"> also collated from all participants and</w:t>
      </w:r>
      <w:r w:rsidRPr="006317CB">
        <w:t xml:space="preserve"> presented in non-parametric descriptors (median)</w:t>
      </w:r>
      <w:r w:rsidR="004073CB" w:rsidRPr="006317CB">
        <w:t>.</w:t>
      </w:r>
      <w:r w:rsidRPr="006317CB">
        <w:t xml:space="preserve"> </w:t>
      </w:r>
      <w:r w:rsidR="004073CB" w:rsidRPr="006317CB">
        <w:t>Subsequent a</w:t>
      </w:r>
      <w:r w:rsidRPr="006317CB">
        <w:t xml:space="preserve">nalysis of changes between T0, T40 and T80 were </w:t>
      </w:r>
      <w:r w:rsidRPr="006317CB">
        <w:lastRenderedPageBreak/>
        <w:t xml:space="preserve">conducted using a Friedman test, using a 95% confidence interval. Comparisons between post-loading data (T40 and T80) and baseline values were conducted using Wilcoxon signed-rank tests.    In addition, comparisons between collection periods were made between participants who exhibited visual pathological changes in lymphatic </w:t>
      </w:r>
      <w:r w:rsidR="004E2512" w:rsidRPr="006317CB">
        <w:t>valve function (backflow events)</w:t>
      </w:r>
      <w:r w:rsidRPr="006317CB">
        <w:t xml:space="preserve"> and those whose lymph function remained similar </w:t>
      </w:r>
      <w:r w:rsidR="0096277F" w:rsidRPr="006317CB">
        <w:t>across each of the test phases</w:t>
      </w:r>
      <w:r w:rsidRPr="006317CB">
        <w:t xml:space="preserve">. This was achieved by defining trends in lymphatic function using categorical analysis. </w:t>
      </w:r>
    </w:p>
    <w:p w:rsidR="004E2512" w:rsidRPr="006317CB" w:rsidRDefault="004E2512" w:rsidP="00B25B88">
      <w:pPr>
        <w:spacing w:line="480" w:lineRule="auto"/>
      </w:pPr>
    </w:p>
    <w:p w:rsidR="00477ACC" w:rsidRPr="006317CB" w:rsidRDefault="000861C5" w:rsidP="002D253A">
      <w:pPr>
        <w:spacing w:line="480" w:lineRule="auto"/>
        <w:rPr>
          <w:b/>
          <w:bCs/>
        </w:rPr>
      </w:pPr>
      <w:r w:rsidRPr="006317CB">
        <w:rPr>
          <w:b/>
          <w:bCs/>
        </w:rPr>
        <w:t>3. Results</w:t>
      </w:r>
    </w:p>
    <w:p w:rsidR="00477ACC" w:rsidRPr="006317CB" w:rsidRDefault="000861C5" w:rsidP="002D253A">
      <w:pPr>
        <w:spacing w:line="480" w:lineRule="auto"/>
        <w:rPr>
          <w:i/>
          <w:iCs/>
        </w:rPr>
      </w:pPr>
      <w:r w:rsidRPr="006317CB">
        <w:rPr>
          <w:i/>
          <w:iCs/>
        </w:rPr>
        <w:t>3.1 Sensitivity Analysis</w:t>
      </w:r>
    </w:p>
    <w:p w:rsidR="00477ACC" w:rsidRPr="006317CB" w:rsidRDefault="000861C5" w:rsidP="002D253A">
      <w:pPr>
        <w:spacing w:line="480" w:lineRule="auto"/>
      </w:pPr>
      <w:r w:rsidRPr="006317CB">
        <w:t xml:space="preserve"> Sensitivity studies were conducted to evaluate the effects of the image subtraction methodology and the threshold selection for binary conversion. </w:t>
      </w:r>
    </w:p>
    <w:p w:rsidR="00477ACC" w:rsidRPr="006317CB" w:rsidRDefault="00477ACC" w:rsidP="002D253A">
      <w:pPr>
        <w:spacing w:line="480" w:lineRule="auto"/>
      </w:pPr>
    </w:p>
    <w:p w:rsidR="00477ACC" w:rsidRPr="006317CB" w:rsidRDefault="000861C5" w:rsidP="002D253A">
      <w:pPr>
        <w:spacing w:line="480" w:lineRule="auto"/>
        <w:ind w:firstLine="720"/>
        <w:rPr>
          <w:i/>
          <w:iCs/>
        </w:rPr>
      </w:pPr>
      <w:r w:rsidRPr="006317CB">
        <w:rPr>
          <w:i/>
          <w:iCs/>
        </w:rPr>
        <w:t>3.1.1 Image subtraction</w:t>
      </w:r>
    </w:p>
    <w:p w:rsidR="0096277F" w:rsidRPr="006317CB" w:rsidRDefault="000861C5" w:rsidP="0096277F">
      <w:pPr>
        <w:spacing w:line="480" w:lineRule="auto"/>
      </w:pPr>
      <w:r w:rsidRPr="006317CB">
        <w:t xml:space="preserve">  </w:t>
      </w:r>
      <w:r w:rsidR="005A40F1" w:rsidRPr="006317CB">
        <w:t>The results revealed</w:t>
      </w:r>
      <w:r w:rsidRPr="006317CB">
        <w:t xml:space="preserve"> that when the subtraction methods were compared the moving average </w:t>
      </w:r>
      <w:r w:rsidR="004073CB" w:rsidRPr="006317CB">
        <w:t xml:space="preserve">technique </w:t>
      </w:r>
      <w:r w:rsidRPr="006317CB">
        <w:t xml:space="preserve">was the most efficient in removing background noise whilst providing detail of transient lymph packets. </w:t>
      </w:r>
      <w:r w:rsidR="0096277F" w:rsidRPr="006317CB">
        <w:t>For this method</w:t>
      </w:r>
      <w:r w:rsidR="005A40F1" w:rsidRPr="006317CB">
        <w:t xml:space="preserve"> 100% of the observed transient events were detected in the peak intensity plot, with the profile providing large changes in </w:t>
      </w:r>
      <w:r w:rsidR="00070675" w:rsidRPr="006317CB">
        <w:t xml:space="preserve">maximum </w:t>
      </w:r>
      <w:r w:rsidR="005A40F1" w:rsidRPr="006317CB">
        <w:t xml:space="preserve">intensity during transient packet events (large deviation from the RMS signal). By contrast, the first frame and previous frame subtraction </w:t>
      </w:r>
      <w:r w:rsidR="0096277F" w:rsidRPr="006317CB">
        <w:t>methods</w:t>
      </w:r>
      <w:r w:rsidR="005A40F1" w:rsidRPr="006317CB">
        <w:t xml:space="preserve"> only detect</w:t>
      </w:r>
      <w:r w:rsidR="0096277F" w:rsidRPr="006317CB">
        <w:t>ed</w:t>
      </w:r>
      <w:r w:rsidR="005A40F1" w:rsidRPr="006317CB">
        <w:t xml:space="preserve"> 30% and 60% of the transient events respectively. </w:t>
      </w:r>
      <w:r w:rsidR="0096277F" w:rsidRPr="006317CB">
        <w:t xml:space="preserve">This can be illustrated in Figure 6, where, for example, the first frame subtraction method failed to discriminate packets based on peak frame intensity (Figure 6a). By contrast the moving average method produced a significant improvement in signal noise ratio (Figure 6c) and was applied for the subsequent video analyses. </w:t>
      </w:r>
    </w:p>
    <w:p w:rsidR="00477ACC" w:rsidRPr="006317CB" w:rsidRDefault="00477ACC" w:rsidP="002D253A">
      <w:pPr>
        <w:spacing w:line="480" w:lineRule="auto"/>
        <w:rPr>
          <w:i/>
          <w:iCs/>
        </w:rPr>
      </w:pPr>
    </w:p>
    <w:p w:rsidR="00477ACC" w:rsidRDefault="00477ACC" w:rsidP="002D253A">
      <w:pPr>
        <w:spacing w:line="480" w:lineRule="auto"/>
        <w:rPr>
          <w:noProof/>
          <w:lang w:val="en-GB" w:eastAsia="zh-CN"/>
        </w:rPr>
      </w:pPr>
    </w:p>
    <w:p w:rsidR="00FF432D" w:rsidRDefault="00FF432D" w:rsidP="002D253A">
      <w:pPr>
        <w:spacing w:line="480" w:lineRule="auto"/>
      </w:pPr>
      <w:r>
        <w:rPr>
          <w:noProof/>
          <w:lang w:val="en-GB" w:eastAsia="zh-CN"/>
        </w:rPr>
        <w:drawing>
          <wp:inline distT="0" distB="0" distL="0" distR="0">
            <wp:extent cx="5715000" cy="1333500"/>
            <wp:effectExtent l="0" t="0" r="0" b="0"/>
            <wp:docPr id="7" name="Picture 7" descr="\\soton.ac.uk\ude\PersonalFiles\Users\prw204\mydocuments\Skin Health\Papers\Lymphatics\MEPspecial\Fig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oton.ac.uk\ude\PersonalFiles\Users\prw204\mydocuments\Skin Health\Papers\Lymphatics\MEPspecial\Fig6.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5000" cy="1333500"/>
                    </a:xfrm>
                    <a:prstGeom prst="rect">
                      <a:avLst/>
                    </a:prstGeom>
                    <a:noFill/>
                    <a:ln>
                      <a:noFill/>
                    </a:ln>
                  </pic:spPr>
                </pic:pic>
              </a:graphicData>
            </a:graphic>
          </wp:inline>
        </w:drawing>
      </w:r>
    </w:p>
    <w:p w:rsidR="00FF432D" w:rsidRDefault="00FF432D" w:rsidP="002D253A">
      <w:pPr>
        <w:spacing w:line="480" w:lineRule="auto"/>
      </w:pPr>
    </w:p>
    <w:p w:rsidR="00FF432D" w:rsidRDefault="00FF432D" w:rsidP="00FF432D">
      <w:pPr>
        <w:spacing w:line="480" w:lineRule="auto"/>
        <w:rPr>
          <w:i/>
          <w:iCs/>
        </w:rPr>
      </w:pPr>
      <w:proofErr w:type="gramStart"/>
      <w:r w:rsidRPr="006317CB">
        <w:rPr>
          <w:i/>
          <w:iCs/>
        </w:rPr>
        <w:t>Figure 6.</w:t>
      </w:r>
      <w:proofErr w:type="gramEnd"/>
      <w:r w:rsidRPr="006317CB">
        <w:rPr>
          <w:i/>
          <w:iCs/>
        </w:rPr>
        <w:t xml:space="preserve"> Intensity histogram (top) and peak intensity plot (bottom) over the length of a video sequence for one participant (P3-T0), using image subtraction methods; a) first frame, b) previous frame, c) moving average frame.</w:t>
      </w:r>
    </w:p>
    <w:p w:rsidR="00477ACC" w:rsidRPr="006317CB" w:rsidRDefault="00FF432D" w:rsidP="00FF432D">
      <w:pPr>
        <w:spacing w:line="480" w:lineRule="auto"/>
        <w:rPr>
          <w:i/>
          <w:iCs/>
        </w:rPr>
      </w:pPr>
      <w:r>
        <w:rPr>
          <w:i/>
          <w:iCs/>
        </w:rPr>
        <w:t>3</w:t>
      </w:r>
      <w:r w:rsidR="000861C5" w:rsidRPr="006317CB">
        <w:rPr>
          <w:i/>
          <w:iCs/>
        </w:rPr>
        <w:t>.1.2 Intensity threshold selection</w:t>
      </w:r>
    </w:p>
    <w:p w:rsidR="00477ACC" w:rsidRPr="006317CB" w:rsidRDefault="00477ACC" w:rsidP="002D253A">
      <w:pPr>
        <w:spacing w:line="480" w:lineRule="auto"/>
        <w:rPr>
          <w:i/>
          <w:iCs/>
        </w:rPr>
      </w:pPr>
    </w:p>
    <w:p w:rsidR="00477ACC" w:rsidRPr="006317CB" w:rsidRDefault="000861C5" w:rsidP="0096277F">
      <w:pPr>
        <w:spacing w:line="480" w:lineRule="auto"/>
      </w:pPr>
      <w:r w:rsidRPr="006317CB">
        <w:t xml:space="preserve">  The analyses revealed that with low thresholds there was a high sensitivity of detecting transient lymph activity, associated with a poor specificity (Figure </w:t>
      </w:r>
      <w:r w:rsidR="00DC4CA1" w:rsidRPr="006317CB">
        <w:t>7</w:t>
      </w:r>
      <w:r w:rsidRPr="006317CB">
        <w:t xml:space="preserve">).  </w:t>
      </w:r>
      <w:r w:rsidR="0096277F" w:rsidRPr="006317CB">
        <w:t xml:space="preserve">As the threshold increases towards the perceived optimum the specificity increased to 58% associated with a sensitivity of 81%. For subsequent increases </w:t>
      </w:r>
      <w:r w:rsidRPr="006317CB">
        <w:t xml:space="preserve">of the threshold intensity the sensitivity continued to decrease, with only marginal increases in </w:t>
      </w:r>
      <w:r w:rsidR="00DC4CA1" w:rsidRPr="006317CB">
        <w:t>specificity</w:t>
      </w:r>
      <w:r w:rsidRPr="006317CB">
        <w:t xml:space="preserve">.  </w:t>
      </w:r>
    </w:p>
    <w:p w:rsidR="00477ACC" w:rsidRPr="006317CB" w:rsidRDefault="00477ACC" w:rsidP="002D253A">
      <w:pPr>
        <w:spacing w:line="480" w:lineRule="auto"/>
      </w:pPr>
    </w:p>
    <w:p w:rsidR="00477ACC" w:rsidRDefault="00FF432D" w:rsidP="002D253A">
      <w:pPr>
        <w:spacing w:line="480" w:lineRule="auto"/>
        <w:rPr>
          <w:i/>
          <w:iCs/>
        </w:rPr>
      </w:pPr>
      <w:r>
        <w:rPr>
          <w:rFonts w:eastAsia="Arial" w:cs="Arial"/>
          <w:noProof/>
          <w:lang w:val="en-GB" w:eastAsia="zh-CN"/>
        </w:rPr>
        <w:lastRenderedPageBreak/>
        <w:drawing>
          <wp:inline distT="0" distB="0" distL="0" distR="0">
            <wp:extent cx="5572125" cy="2647950"/>
            <wp:effectExtent l="0" t="0" r="9525" b="0"/>
            <wp:docPr id="8" name="Picture 8" descr="\\soton.ac.uk\ude\PersonalFiles\Users\prw204\mydocuments\Skin Health\Papers\Lymphatics\MEPspecial\Fig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oton.ac.uk\ude\PersonalFiles\Users\prw204\mydocuments\Skin Health\Papers\Lymphatics\MEPspecial\Fig7.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72125" cy="2647950"/>
                    </a:xfrm>
                    <a:prstGeom prst="rect">
                      <a:avLst/>
                    </a:prstGeom>
                    <a:noFill/>
                    <a:ln>
                      <a:noFill/>
                    </a:ln>
                  </pic:spPr>
                </pic:pic>
              </a:graphicData>
            </a:graphic>
          </wp:inline>
        </w:drawing>
      </w:r>
    </w:p>
    <w:p w:rsidR="00FF432D" w:rsidRPr="006317CB" w:rsidRDefault="00FF432D" w:rsidP="00FF432D">
      <w:pPr>
        <w:spacing w:line="480" w:lineRule="auto"/>
        <w:rPr>
          <w:i/>
          <w:iCs/>
        </w:rPr>
      </w:pPr>
      <w:proofErr w:type="gramStart"/>
      <w:r w:rsidRPr="006317CB">
        <w:rPr>
          <w:i/>
          <w:iCs/>
        </w:rPr>
        <w:t>Figure 7.</w:t>
      </w:r>
      <w:proofErr w:type="gramEnd"/>
      <w:r w:rsidRPr="006317CB">
        <w:rPr>
          <w:i/>
          <w:iCs/>
        </w:rPr>
        <w:t xml:space="preserve">  Mean sensitivity and specificity of the intensity threshold to detect transient lymphatic activity. </w:t>
      </w:r>
    </w:p>
    <w:p w:rsidR="00FF432D" w:rsidRDefault="00FF432D" w:rsidP="002D253A">
      <w:pPr>
        <w:spacing w:line="480" w:lineRule="auto"/>
        <w:rPr>
          <w:i/>
          <w:iCs/>
        </w:rPr>
      </w:pPr>
    </w:p>
    <w:p w:rsidR="00FF432D" w:rsidRPr="006317CB" w:rsidRDefault="00FF432D" w:rsidP="002D253A">
      <w:pPr>
        <w:spacing w:line="480" w:lineRule="auto"/>
        <w:rPr>
          <w:i/>
          <w:iCs/>
        </w:rPr>
      </w:pPr>
    </w:p>
    <w:p w:rsidR="00477ACC" w:rsidRPr="006317CB" w:rsidRDefault="000861C5" w:rsidP="002D253A">
      <w:pPr>
        <w:spacing w:line="480" w:lineRule="auto"/>
        <w:rPr>
          <w:i/>
          <w:iCs/>
        </w:rPr>
      </w:pPr>
      <w:r w:rsidRPr="006317CB">
        <w:rPr>
          <w:i/>
          <w:iCs/>
        </w:rPr>
        <w:t>3.2 Baseline Lymphatic Function (T0)</w:t>
      </w:r>
    </w:p>
    <w:p w:rsidR="00477ACC" w:rsidRPr="006317CB" w:rsidRDefault="000861C5" w:rsidP="00B021D0">
      <w:pPr>
        <w:spacing w:line="480" w:lineRule="auto"/>
        <w:rPr>
          <w:shd w:val="clear" w:color="auto" w:fill="FFFF00"/>
        </w:rPr>
      </w:pPr>
      <w:r w:rsidRPr="006317CB">
        <w:t xml:space="preserve">Episodes of transient lymph packets were observed in all baseline (T0) videos (Table </w:t>
      </w:r>
      <w:r w:rsidR="00B021D0" w:rsidRPr="006317CB">
        <w:t>1</w:t>
      </w:r>
      <w:r w:rsidRPr="006317CB">
        <w:t xml:space="preserve">).  The lymphatic vessels were orientated in the </w:t>
      </w:r>
      <w:proofErr w:type="spellStart"/>
      <w:r w:rsidRPr="006317CB">
        <w:t>cephlad</w:t>
      </w:r>
      <w:proofErr w:type="spellEnd"/>
      <w:r w:rsidRPr="006317CB">
        <w:t xml:space="preserve"> (towards the head) direction resulting in significant transient displacements in the Y direction (range 14-74mm). The analyses revealed there were between 1-8 transient events (median =4), with </w:t>
      </w:r>
      <w:r w:rsidR="0096277F" w:rsidRPr="006317CB">
        <w:t>an</w:t>
      </w:r>
      <w:r w:rsidRPr="006317CB">
        <w:t xml:space="preserve"> average velocity ranging between 4.1-20.1</w:t>
      </w:r>
      <w:r w:rsidR="00DC4CA1" w:rsidRPr="006317CB">
        <w:t>m</w:t>
      </w:r>
      <w:r w:rsidRPr="006317CB">
        <w:t>m/sec (median =8.1</w:t>
      </w:r>
      <w:r w:rsidR="00DC4CA1" w:rsidRPr="006317CB">
        <w:t>m</w:t>
      </w:r>
      <w:r w:rsidRPr="006317CB">
        <w:t>m/sec).</w:t>
      </w:r>
      <w:r w:rsidR="008122BE" w:rsidRPr="006317CB">
        <w:t xml:space="preserve"> There was some variability in the </w:t>
      </w:r>
      <w:r w:rsidR="009646B4" w:rsidRPr="006317CB">
        <w:t>number</w:t>
      </w:r>
      <w:r w:rsidR="008122BE" w:rsidRPr="006317CB">
        <w:t xml:space="preserve"> and speed of transient packets across a single data collection session. However, the trend in movement pattern was consistent within participants.  </w:t>
      </w:r>
      <w:r w:rsidRPr="006317CB">
        <w:t xml:space="preserve"> </w:t>
      </w:r>
    </w:p>
    <w:p w:rsidR="00B25B88" w:rsidRPr="006317CB" w:rsidRDefault="00B25B88">
      <w:pPr>
        <w:spacing w:line="480" w:lineRule="auto"/>
        <w:rPr>
          <w:shd w:val="clear" w:color="auto" w:fill="FFFF00"/>
        </w:rPr>
      </w:pPr>
    </w:p>
    <w:p w:rsidR="00477ACC" w:rsidRPr="006317CB" w:rsidRDefault="00477ACC" w:rsidP="002D253A">
      <w:pPr>
        <w:spacing w:line="480" w:lineRule="auto"/>
      </w:pPr>
    </w:p>
    <w:p w:rsidR="00D52631" w:rsidRPr="006317CB" w:rsidRDefault="00D52631" w:rsidP="002D253A">
      <w:pPr>
        <w:spacing w:line="480" w:lineRule="auto"/>
      </w:pPr>
    </w:p>
    <w:p w:rsidR="00477ACC" w:rsidRPr="006317CB" w:rsidRDefault="00477ACC" w:rsidP="002D253A">
      <w:pPr>
        <w:spacing w:line="480" w:lineRule="auto"/>
      </w:pPr>
    </w:p>
    <w:p w:rsidR="00477ACC" w:rsidRPr="006317CB" w:rsidRDefault="000861C5" w:rsidP="00B021D0">
      <w:pPr>
        <w:widowControl w:val="0"/>
        <w:spacing w:line="480" w:lineRule="auto"/>
        <w:rPr>
          <w:i/>
          <w:iCs/>
        </w:rPr>
      </w:pPr>
      <w:proofErr w:type="gramStart"/>
      <w:r w:rsidRPr="006317CB">
        <w:rPr>
          <w:i/>
          <w:iCs/>
        </w:rPr>
        <w:t xml:space="preserve">Table </w:t>
      </w:r>
      <w:r w:rsidR="00B021D0" w:rsidRPr="006317CB">
        <w:rPr>
          <w:i/>
          <w:iCs/>
        </w:rPr>
        <w:t>1</w:t>
      </w:r>
      <w:r w:rsidRPr="006317CB">
        <w:rPr>
          <w:i/>
          <w:iCs/>
        </w:rPr>
        <w:t>.</w:t>
      </w:r>
      <w:proofErr w:type="gramEnd"/>
      <w:r w:rsidRPr="006317CB">
        <w:rPr>
          <w:i/>
          <w:iCs/>
        </w:rPr>
        <w:t xml:space="preserve"> Summary of parameters estimated from baseline unloaded data (T0)</w:t>
      </w:r>
    </w:p>
    <w:tbl>
      <w:tblPr>
        <w:tblW w:w="9148"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291"/>
        <w:gridCol w:w="992"/>
        <w:gridCol w:w="993"/>
        <w:gridCol w:w="1134"/>
        <w:gridCol w:w="1134"/>
        <w:gridCol w:w="1133"/>
        <w:gridCol w:w="1275"/>
        <w:gridCol w:w="1196"/>
      </w:tblGrid>
      <w:tr w:rsidR="00477ACC" w:rsidRPr="006317CB" w:rsidTr="00C22878">
        <w:trPr>
          <w:trHeight w:val="521"/>
        </w:trPr>
        <w:tc>
          <w:tcPr>
            <w:tcW w:w="1291" w:type="dxa"/>
            <w:tcBorders>
              <w:top w:val="single" w:sz="4" w:space="0" w:color="000000"/>
              <w:left w:val="nil"/>
              <w:bottom w:val="nil"/>
              <w:right w:val="nil"/>
            </w:tcBorders>
            <w:shd w:val="clear" w:color="auto" w:fill="auto"/>
            <w:tcMar>
              <w:top w:w="80" w:type="dxa"/>
              <w:left w:w="80" w:type="dxa"/>
              <w:bottom w:w="80" w:type="dxa"/>
              <w:right w:w="80" w:type="dxa"/>
            </w:tcMar>
          </w:tcPr>
          <w:p w:rsidR="00477ACC" w:rsidRPr="006317CB" w:rsidRDefault="00477ACC" w:rsidP="008122BE">
            <w:pPr>
              <w:spacing w:line="276" w:lineRule="auto"/>
            </w:pPr>
          </w:p>
        </w:tc>
        <w:tc>
          <w:tcPr>
            <w:tcW w:w="992"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o of Packets</w:t>
            </w:r>
          </w:p>
        </w:tc>
        <w:tc>
          <w:tcPr>
            <w:tcW w:w="2127" w:type="dxa"/>
            <w:gridSpan w:val="2"/>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rPr>
                <w:b/>
                <w:bCs/>
              </w:rPr>
              <w:t>Peak Travel (mm)</w:t>
            </w:r>
          </w:p>
        </w:tc>
        <w:tc>
          <w:tcPr>
            <w:tcW w:w="1134"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rPr>
                <w:b/>
                <w:bCs/>
              </w:rPr>
              <w:t>Evidence of Damage</w:t>
            </w:r>
          </w:p>
        </w:tc>
        <w:tc>
          <w:tcPr>
            <w:tcW w:w="1133" w:type="dxa"/>
            <w:tcBorders>
              <w:top w:val="single" w:sz="4" w:space="0" w:color="000000"/>
              <w:left w:val="nil"/>
              <w:bottom w:val="nil"/>
              <w:right w:val="nil"/>
            </w:tcBorders>
            <w:shd w:val="clear" w:color="auto" w:fill="auto"/>
            <w:tcMar>
              <w:top w:w="80" w:type="dxa"/>
              <w:left w:w="80" w:type="dxa"/>
              <w:bottom w:w="80" w:type="dxa"/>
              <w:right w:w="80" w:type="dxa"/>
            </w:tcMar>
          </w:tcPr>
          <w:p w:rsidR="00477ACC" w:rsidRPr="006317CB" w:rsidRDefault="00477ACC" w:rsidP="008122BE">
            <w:pPr>
              <w:spacing w:line="276" w:lineRule="auto"/>
            </w:pPr>
          </w:p>
        </w:tc>
        <w:tc>
          <w:tcPr>
            <w:tcW w:w="2471" w:type="dxa"/>
            <w:gridSpan w:val="2"/>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rPr>
                <w:b/>
                <w:bCs/>
              </w:rPr>
              <w:t>Average Packet Attributes</w:t>
            </w:r>
          </w:p>
        </w:tc>
      </w:tr>
      <w:tr w:rsidR="00477ACC" w:rsidRPr="006317CB" w:rsidTr="00C22878">
        <w:trPr>
          <w:trHeight w:val="521"/>
        </w:trPr>
        <w:tc>
          <w:tcPr>
            <w:tcW w:w="1291" w:type="dxa"/>
            <w:tcBorders>
              <w:top w:val="nil"/>
              <w:left w:val="nil"/>
              <w:bottom w:val="single" w:sz="4" w:space="0" w:color="000000"/>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Participant</w:t>
            </w:r>
          </w:p>
        </w:tc>
        <w:tc>
          <w:tcPr>
            <w:tcW w:w="992" w:type="dxa"/>
            <w:vMerge/>
            <w:tcBorders>
              <w:top w:val="single" w:sz="4" w:space="0" w:color="000000"/>
              <w:left w:val="nil"/>
              <w:bottom w:val="single" w:sz="4" w:space="0" w:color="000000"/>
              <w:right w:val="nil"/>
            </w:tcBorders>
            <w:shd w:val="clear" w:color="auto" w:fill="auto"/>
          </w:tcPr>
          <w:p w:rsidR="00477ACC" w:rsidRPr="006317CB" w:rsidRDefault="00477ACC" w:rsidP="008122BE">
            <w:pPr>
              <w:spacing w:line="276" w:lineRule="auto"/>
            </w:pPr>
          </w:p>
        </w:tc>
        <w:tc>
          <w:tcPr>
            <w:tcW w:w="993"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X</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Y</w:t>
            </w:r>
          </w:p>
        </w:tc>
        <w:tc>
          <w:tcPr>
            <w:tcW w:w="1134" w:type="dxa"/>
            <w:vMerge/>
            <w:tcBorders>
              <w:top w:val="single" w:sz="4" w:space="0" w:color="000000"/>
              <w:left w:val="nil"/>
              <w:bottom w:val="single" w:sz="4" w:space="0" w:color="000000"/>
              <w:right w:val="nil"/>
            </w:tcBorders>
            <w:shd w:val="clear" w:color="auto" w:fill="auto"/>
          </w:tcPr>
          <w:p w:rsidR="00477ACC" w:rsidRPr="006317CB" w:rsidRDefault="00477ACC" w:rsidP="008122BE">
            <w:pPr>
              <w:spacing w:line="276" w:lineRule="auto"/>
            </w:pPr>
          </w:p>
        </w:tc>
        <w:tc>
          <w:tcPr>
            <w:tcW w:w="1133"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Velocity (</w:t>
            </w:r>
            <w:r w:rsidR="00DC4CA1" w:rsidRPr="006317CB">
              <w:t>m</w:t>
            </w:r>
            <w:r w:rsidRPr="006317CB">
              <w:t>m/sec)</w:t>
            </w:r>
          </w:p>
        </w:tc>
        <w:tc>
          <w:tcPr>
            <w:tcW w:w="1275"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Area</w:t>
            </w:r>
          </w:p>
        </w:tc>
        <w:tc>
          <w:tcPr>
            <w:tcW w:w="119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Intensity</w:t>
            </w:r>
          </w:p>
        </w:tc>
      </w:tr>
      <w:tr w:rsidR="00477ACC" w:rsidRPr="006317CB" w:rsidTr="00C22878">
        <w:trPr>
          <w:trHeight w:val="245"/>
        </w:trPr>
        <w:tc>
          <w:tcPr>
            <w:tcW w:w="1291" w:type="dxa"/>
            <w:tcBorders>
              <w:top w:val="single" w:sz="4" w:space="0" w:color="000000"/>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1</w:t>
            </w:r>
          </w:p>
        </w:tc>
        <w:tc>
          <w:tcPr>
            <w:tcW w:w="992"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w:t>
            </w:r>
          </w:p>
        </w:tc>
        <w:tc>
          <w:tcPr>
            <w:tcW w:w="993"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0</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74.0</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133"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0.1</w:t>
            </w:r>
          </w:p>
        </w:tc>
        <w:tc>
          <w:tcPr>
            <w:tcW w:w="1275"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699</w:t>
            </w:r>
          </w:p>
        </w:tc>
        <w:tc>
          <w:tcPr>
            <w:tcW w:w="119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74</w:t>
            </w:r>
          </w:p>
        </w:tc>
      </w:tr>
      <w:tr w:rsidR="00477ACC" w:rsidRPr="006317CB" w:rsidTr="00C22878">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2</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8</w:t>
            </w:r>
          </w:p>
        </w:tc>
        <w:tc>
          <w:tcPr>
            <w:tcW w:w="993"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4.7</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6.3</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133"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7.1</w:t>
            </w:r>
          </w:p>
        </w:tc>
        <w:tc>
          <w:tcPr>
            <w:tcW w:w="1275"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383</w:t>
            </w:r>
          </w:p>
        </w:tc>
        <w:tc>
          <w:tcPr>
            <w:tcW w:w="119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87</w:t>
            </w:r>
          </w:p>
        </w:tc>
      </w:tr>
      <w:tr w:rsidR="00477ACC" w:rsidRPr="006317CB" w:rsidTr="00C22878">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3</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6</w:t>
            </w:r>
          </w:p>
        </w:tc>
        <w:tc>
          <w:tcPr>
            <w:tcW w:w="993"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7.5</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7.3</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133"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2.6</w:t>
            </w:r>
          </w:p>
        </w:tc>
        <w:tc>
          <w:tcPr>
            <w:tcW w:w="1275"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255</w:t>
            </w:r>
          </w:p>
        </w:tc>
        <w:tc>
          <w:tcPr>
            <w:tcW w:w="119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62</w:t>
            </w:r>
          </w:p>
        </w:tc>
      </w:tr>
      <w:tr w:rsidR="00477ACC" w:rsidRPr="006317CB" w:rsidTr="00C22878">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4</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w:t>
            </w:r>
          </w:p>
        </w:tc>
        <w:tc>
          <w:tcPr>
            <w:tcW w:w="993"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9.4</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3.8</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133"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7.6</w:t>
            </w:r>
          </w:p>
        </w:tc>
        <w:tc>
          <w:tcPr>
            <w:tcW w:w="1275"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836</w:t>
            </w:r>
          </w:p>
        </w:tc>
        <w:tc>
          <w:tcPr>
            <w:tcW w:w="119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98</w:t>
            </w:r>
          </w:p>
        </w:tc>
      </w:tr>
      <w:tr w:rsidR="00477ACC" w:rsidRPr="006317CB" w:rsidTr="00C22878">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5</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w:t>
            </w:r>
          </w:p>
        </w:tc>
        <w:tc>
          <w:tcPr>
            <w:tcW w:w="993"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7.3</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2.5</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133"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4.1</w:t>
            </w:r>
          </w:p>
        </w:tc>
        <w:tc>
          <w:tcPr>
            <w:tcW w:w="1275"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483</w:t>
            </w:r>
          </w:p>
        </w:tc>
        <w:tc>
          <w:tcPr>
            <w:tcW w:w="119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75</w:t>
            </w:r>
          </w:p>
        </w:tc>
      </w:tr>
      <w:tr w:rsidR="00477ACC" w:rsidRPr="006317CB" w:rsidTr="00C22878">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6</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4</w:t>
            </w:r>
          </w:p>
        </w:tc>
        <w:tc>
          <w:tcPr>
            <w:tcW w:w="993"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8</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8.9</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133"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7.5</w:t>
            </w:r>
          </w:p>
        </w:tc>
        <w:tc>
          <w:tcPr>
            <w:tcW w:w="1275"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402</w:t>
            </w:r>
          </w:p>
        </w:tc>
        <w:tc>
          <w:tcPr>
            <w:tcW w:w="119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93</w:t>
            </w:r>
          </w:p>
        </w:tc>
      </w:tr>
      <w:tr w:rsidR="00477ACC" w:rsidRPr="006317CB" w:rsidTr="00C22878">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7</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w:t>
            </w:r>
          </w:p>
        </w:tc>
        <w:tc>
          <w:tcPr>
            <w:tcW w:w="993"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6</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4.3</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133"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8.6</w:t>
            </w:r>
          </w:p>
        </w:tc>
        <w:tc>
          <w:tcPr>
            <w:tcW w:w="1275"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061</w:t>
            </w:r>
          </w:p>
        </w:tc>
        <w:tc>
          <w:tcPr>
            <w:tcW w:w="119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21</w:t>
            </w:r>
          </w:p>
        </w:tc>
      </w:tr>
      <w:tr w:rsidR="00477ACC" w:rsidRPr="006317CB" w:rsidTr="00C22878">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8</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w:t>
            </w:r>
          </w:p>
        </w:tc>
        <w:tc>
          <w:tcPr>
            <w:tcW w:w="993"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7.9</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3.3</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133"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7.2</w:t>
            </w:r>
          </w:p>
        </w:tc>
        <w:tc>
          <w:tcPr>
            <w:tcW w:w="1275"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634</w:t>
            </w:r>
          </w:p>
        </w:tc>
        <w:tc>
          <w:tcPr>
            <w:tcW w:w="119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57</w:t>
            </w:r>
          </w:p>
        </w:tc>
      </w:tr>
      <w:tr w:rsidR="00477ACC" w:rsidRPr="006317CB" w:rsidTr="00C22878">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9</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5</w:t>
            </w:r>
          </w:p>
        </w:tc>
        <w:tc>
          <w:tcPr>
            <w:tcW w:w="993"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4.2</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7.6</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133"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5.8</w:t>
            </w:r>
          </w:p>
        </w:tc>
        <w:tc>
          <w:tcPr>
            <w:tcW w:w="1275"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144</w:t>
            </w:r>
          </w:p>
        </w:tc>
        <w:tc>
          <w:tcPr>
            <w:tcW w:w="119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26</w:t>
            </w:r>
          </w:p>
        </w:tc>
      </w:tr>
      <w:tr w:rsidR="00477ACC" w:rsidRPr="006317CB" w:rsidTr="00C22878">
        <w:trPr>
          <w:trHeight w:val="245"/>
        </w:trPr>
        <w:tc>
          <w:tcPr>
            <w:tcW w:w="1291" w:type="dxa"/>
            <w:tcBorders>
              <w:top w:val="nil"/>
              <w:left w:val="nil"/>
              <w:bottom w:val="single" w:sz="4" w:space="0" w:color="000000"/>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10</w:t>
            </w:r>
          </w:p>
        </w:tc>
        <w:tc>
          <w:tcPr>
            <w:tcW w:w="99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5</w:t>
            </w:r>
          </w:p>
        </w:tc>
        <w:tc>
          <w:tcPr>
            <w:tcW w:w="993"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5.0</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51.7</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133"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9.1</w:t>
            </w:r>
          </w:p>
        </w:tc>
        <w:tc>
          <w:tcPr>
            <w:tcW w:w="1275"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115</w:t>
            </w:r>
          </w:p>
        </w:tc>
        <w:tc>
          <w:tcPr>
            <w:tcW w:w="119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95</w:t>
            </w:r>
          </w:p>
        </w:tc>
      </w:tr>
      <w:tr w:rsidR="00477ACC" w:rsidRPr="006317CB" w:rsidTr="00C22878">
        <w:trPr>
          <w:trHeight w:val="245"/>
        </w:trPr>
        <w:tc>
          <w:tcPr>
            <w:tcW w:w="1291" w:type="dxa"/>
            <w:tcBorders>
              <w:top w:val="single" w:sz="4" w:space="0" w:color="000000"/>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Median</w:t>
            </w:r>
          </w:p>
        </w:tc>
        <w:tc>
          <w:tcPr>
            <w:tcW w:w="992"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5</w:t>
            </w:r>
          </w:p>
        </w:tc>
        <w:tc>
          <w:tcPr>
            <w:tcW w:w="993"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1.45</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2.9</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477ACC" w:rsidP="008122BE">
            <w:pPr>
              <w:spacing w:line="276" w:lineRule="auto"/>
            </w:pPr>
          </w:p>
        </w:tc>
        <w:tc>
          <w:tcPr>
            <w:tcW w:w="1133"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8.1</w:t>
            </w:r>
          </w:p>
        </w:tc>
        <w:tc>
          <w:tcPr>
            <w:tcW w:w="1275"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442.5</w:t>
            </w:r>
          </w:p>
        </w:tc>
        <w:tc>
          <w:tcPr>
            <w:tcW w:w="119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84.2</w:t>
            </w:r>
          </w:p>
        </w:tc>
      </w:tr>
      <w:tr w:rsidR="00477ACC" w:rsidRPr="006317CB" w:rsidTr="00C22878">
        <w:trPr>
          <w:trHeight w:val="521"/>
        </w:trPr>
        <w:tc>
          <w:tcPr>
            <w:tcW w:w="1291" w:type="dxa"/>
            <w:tcBorders>
              <w:top w:val="nil"/>
              <w:left w:val="nil"/>
              <w:bottom w:val="single" w:sz="4" w:space="0" w:color="000000"/>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Range</w:t>
            </w:r>
          </w:p>
        </w:tc>
        <w:tc>
          <w:tcPr>
            <w:tcW w:w="99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8</w:t>
            </w:r>
          </w:p>
        </w:tc>
        <w:tc>
          <w:tcPr>
            <w:tcW w:w="993"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0-34.2</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4.3-74.0</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477ACC" w:rsidP="008122BE">
            <w:pPr>
              <w:spacing w:line="276" w:lineRule="auto"/>
            </w:pPr>
          </w:p>
        </w:tc>
        <w:tc>
          <w:tcPr>
            <w:tcW w:w="1133"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4.1-20.1</w:t>
            </w:r>
          </w:p>
        </w:tc>
        <w:tc>
          <w:tcPr>
            <w:tcW w:w="1275"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061-3634</w:t>
            </w:r>
          </w:p>
        </w:tc>
        <w:tc>
          <w:tcPr>
            <w:tcW w:w="119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57-226</w:t>
            </w:r>
          </w:p>
        </w:tc>
      </w:tr>
    </w:tbl>
    <w:p w:rsidR="00477ACC" w:rsidRPr="006317CB" w:rsidRDefault="00477ACC" w:rsidP="002D253A">
      <w:pPr>
        <w:widowControl w:val="0"/>
        <w:spacing w:line="480" w:lineRule="auto"/>
        <w:rPr>
          <w:i/>
          <w:iCs/>
        </w:rPr>
      </w:pPr>
    </w:p>
    <w:p w:rsidR="002D253A" w:rsidRPr="006317CB" w:rsidRDefault="002D253A" w:rsidP="002D253A">
      <w:pPr>
        <w:widowControl w:val="0"/>
        <w:spacing w:line="480" w:lineRule="auto"/>
        <w:rPr>
          <w:i/>
          <w:iCs/>
        </w:rPr>
      </w:pPr>
    </w:p>
    <w:p w:rsidR="00477ACC" w:rsidRPr="006317CB" w:rsidRDefault="00477ACC" w:rsidP="002D253A">
      <w:pPr>
        <w:spacing w:line="480" w:lineRule="auto"/>
        <w:rPr>
          <w:i/>
          <w:iCs/>
        </w:rPr>
      </w:pPr>
    </w:p>
    <w:p w:rsidR="008122BE" w:rsidRPr="006317CB" w:rsidRDefault="008122BE" w:rsidP="002D253A">
      <w:pPr>
        <w:spacing w:line="480" w:lineRule="auto"/>
        <w:rPr>
          <w:i/>
          <w:iCs/>
        </w:rPr>
      </w:pPr>
    </w:p>
    <w:p w:rsidR="008122BE" w:rsidRPr="006317CB" w:rsidRDefault="008122BE" w:rsidP="002D253A">
      <w:pPr>
        <w:spacing w:line="480" w:lineRule="auto"/>
        <w:rPr>
          <w:i/>
          <w:iCs/>
        </w:rPr>
      </w:pPr>
    </w:p>
    <w:p w:rsidR="00477ACC" w:rsidRPr="006317CB" w:rsidRDefault="000861C5" w:rsidP="002D253A">
      <w:pPr>
        <w:spacing w:line="480" w:lineRule="auto"/>
      </w:pPr>
      <w:r w:rsidRPr="006317CB">
        <w:rPr>
          <w:i/>
          <w:iCs/>
        </w:rPr>
        <w:t xml:space="preserve">3.3 Immediately </w:t>
      </w:r>
      <w:r w:rsidRPr="006317CB">
        <w:t>Post-Loading (T40)</w:t>
      </w:r>
    </w:p>
    <w:p w:rsidR="00477ACC" w:rsidRPr="006317CB" w:rsidRDefault="000861C5" w:rsidP="00B021D0">
      <w:pPr>
        <w:spacing w:line="480" w:lineRule="auto"/>
      </w:pPr>
      <w:r w:rsidRPr="006317CB">
        <w:t xml:space="preserve">Immediately following mechanical loading, video analysis </w:t>
      </w:r>
      <w:r w:rsidR="002D253A" w:rsidRPr="006317CB">
        <w:t xml:space="preserve">suggested </w:t>
      </w:r>
      <w:r w:rsidRPr="006317CB">
        <w:t xml:space="preserve">evidence of damage to vessel and valves, in the form of backflow </w:t>
      </w:r>
      <w:r w:rsidR="002D253A" w:rsidRPr="006317CB">
        <w:t xml:space="preserve">events, </w:t>
      </w:r>
      <w:r w:rsidRPr="006317CB">
        <w:t xml:space="preserve">in four participants (Table </w:t>
      </w:r>
      <w:r w:rsidR="00B021D0" w:rsidRPr="006317CB">
        <w:t>2</w:t>
      </w:r>
      <w:r w:rsidRPr="006317CB">
        <w:t>). The</w:t>
      </w:r>
      <w:r w:rsidR="0096277F" w:rsidRPr="006317CB">
        <w:t>re were different trends in the</w:t>
      </w:r>
      <w:r w:rsidRPr="006317CB">
        <w:t xml:space="preserve"> number of transient lymphatic packages </w:t>
      </w:r>
      <w:r w:rsidR="00E254AA" w:rsidRPr="006317CB">
        <w:t>when compared to</w:t>
      </w:r>
      <w:r w:rsidRPr="006317CB">
        <w:t xml:space="preserve"> baseline data. Thus four participants demonstrated a similar number (P4, P5</w:t>
      </w:r>
      <w:proofErr w:type="gramStart"/>
      <w:r w:rsidRPr="006317CB">
        <w:t>,P6</w:t>
      </w:r>
      <w:proofErr w:type="gramEnd"/>
      <w:r w:rsidRPr="006317CB">
        <w:t xml:space="preserve"> &amp; P7), three participants a reduced number (P2, P9 &amp; P10), while in three par</w:t>
      </w:r>
      <w:r w:rsidR="00E254AA" w:rsidRPr="006317CB">
        <w:t>ticipants there was an increase in</w:t>
      </w:r>
      <w:r w:rsidRPr="006317CB">
        <w:t xml:space="preserve"> the number of transient packets (P1, P3 &amp; P8). The reduction in velocity of transient packets (median = 6.4, range 2.2-13.5</w:t>
      </w:r>
      <w:r w:rsidR="00DC4CA1" w:rsidRPr="006317CB">
        <w:t>m</w:t>
      </w:r>
      <w:r w:rsidRPr="006317CB">
        <w:t>m/sec) was statistical significant (p&lt; 0.05) when</w:t>
      </w:r>
      <w:r w:rsidR="00E254AA" w:rsidRPr="006317CB">
        <w:t xml:space="preserve"> compared to T0 velocity values. However,</w:t>
      </w:r>
      <w:r w:rsidRPr="006317CB">
        <w:t xml:space="preserve"> differences in the magnitude of travel, area of packets and intensity of packets were all not statistically significant (p&gt;0.05). </w:t>
      </w:r>
    </w:p>
    <w:p w:rsidR="00477ACC" w:rsidRPr="006317CB" w:rsidRDefault="00477ACC" w:rsidP="002D253A">
      <w:pPr>
        <w:spacing w:line="480" w:lineRule="auto"/>
      </w:pPr>
    </w:p>
    <w:p w:rsidR="002D253A" w:rsidRPr="006317CB" w:rsidRDefault="002D253A" w:rsidP="002D253A">
      <w:pPr>
        <w:spacing w:line="480" w:lineRule="auto"/>
      </w:pPr>
    </w:p>
    <w:p w:rsidR="002D253A" w:rsidRPr="006317CB" w:rsidRDefault="002D253A" w:rsidP="002D253A">
      <w:pPr>
        <w:spacing w:line="480" w:lineRule="auto"/>
      </w:pPr>
    </w:p>
    <w:p w:rsidR="002D253A" w:rsidRPr="006317CB" w:rsidRDefault="002D253A" w:rsidP="002D253A">
      <w:pPr>
        <w:spacing w:line="480" w:lineRule="auto"/>
      </w:pPr>
    </w:p>
    <w:p w:rsidR="002D253A" w:rsidRPr="006317CB" w:rsidRDefault="002D253A" w:rsidP="002D253A">
      <w:pPr>
        <w:spacing w:line="480" w:lineRule="auto"/>
      </w:pPr>
    </w:p>
    <w:p w:rsidR="002D253A" w:rsidRPr="006317CB" w:rsidRDefault="002D253A" w:rsidP="002D253A">
      <w:pPr>
        <w:spacing w:line="480" w:lineRule="auto"/>
      </w:pPr>
    </w:p>
    <w:p w:rsidR="002D253A" w:rsidRPr="006317CB" w:rsidRDefault="002D253A" w:rsidP="002D253A">
      <w:pPr>
        <w:spacing w:line="480" w:lineRule="auto"/>
      </w:pPr>
    </w:p>
    <w:p w:rsidR="002D253A" w:rsidRPr="006317CB" w:rsidRDefault="002D253A" w:rsidP="002D253A">
      <w:pPr>
        <w:spacing w:line="480" w:lineRule="auto"/>
      </w:pPr>
    </w:p>
    <w:p w:rsidR="002D253A" w:rsidRPr="006317CB" w:rsidRDefault="002D253A" w:rsidP="002D253A">
      <w:pPr>
        <w:spacing w:line="480" w:lineRule="auto"/>
      </w:pPr>
    </w:p>
    <w:p w:rsidR="002D253A" w:rsidRPr="006317CB" w:rsidRDefault="002D253A" w:rsidP="002D253A">
      <w:pPr>
        <w:spacing w:line="480" w:lineRule="auto"/>
      </w:pPr>
    </w:p>
    <w:p w:rsidR="002D253A" w:rsidRPr="006317CB" w:rsidRDefault="002D253A" w:rsidP="002D253A">
      <w:pPr>
        <w:spacing w:line="480" w:lineRule="auto"/>
      </w:pPr>
    </w:p>
    <w:p w:rsidR="002D253A" w:rsidRPr="006317CB" w:rsidRDefault="002D253A" w:rsidP="002D253A">
      <w:pPr>
        <w:spacing w:line="480" w:lineRule="auto"/>
      </w:pPr>
    </w:p>
    <w:p w:rsidR="00477ACC" w:rsidRPr="006317CB" w:rsidRDefault="000861C5" w:rsidP="00B021D0">
      <w:pPr>
        <w:widowControl w:val="0"/>
        <w:spacing w:line="480" w:lineRule="auto"/>
        <w:rPr>
          <w:i/>
          <w:iCs/>
        </w:rPr>
      </w:pPr>
      <w:proofErr w:type="gramStart"/>
      <w:r w:rsidRPr="006317CB">
        <w:rPr>
          <w:i/>
          <w:iCs/>
        </w:rPr>
        <w:t xml:space="preserve">Table </w:t>
      </w:r>
      <w:r w:rsidR="00B021D0" w:rsidRPr="006317CB">
        <w:rPr>
          <w:i/>
          <w:iCs/>
        </w:rPr>
        <w:t>2</w:t>
      </w:r>
      <w:r w:rsidRPr="006317CB">
        <w:rPr>
          <w:i/>
          <w:iCs/>
        </w:rPr>
        <w:t>.</w:t>
      </w:r>
      <w:proofErr w:type="gramEnd"/>
      <w:r w:rsidRPr="006317CB">
        <w:rPr>
          <w:i/>
          <w:iCs/>
        </w:rPr>
        <w:t xml:space="preserve"> Summary of parameters estimated from data capture videos immediately post-loading (T40)</w:t>
      </w:r>
    </w:p>
    <w:tbl>
      <w:tblPr>
        <w:tblW w:w="9149"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291"/>
        <w:gridCol w:w="1134"/>
        <w:gridCol w:w="992"/>
        <w:gridCol w:w="1134"/>
        <w:gridCol w:w="1134"/>
        <w:gridCol w:w="1134"/>
        <w:gridCol w:w="1276"/>
        <w:gridCol w:w="1054"/>
      </w:tblGrid>
      <w:tr w:rsidR="00477ACC" w:rsidRPr="006317CB" w:rsidTr="00B021D0">
        <w:trPr>
          <w:trHeight w:val="1420"/>
        </w:trPr>
        <w:tc>
          <w:tcPr>
            <w:tcW w:w="1291" w:type="dxa"/>
            <w:tcBorders>
              <w:top w:val="single" w:sz="4" w:space="0" w:color="000000"/>
              <w:left w:val="nil"/>
              <w:bottom w:val="nil"/>
              <w:right w:val="nil"/>
            </w:tcBorders>
            <w:shd w:val="clear" w:color="auto" w:fill="FFFFFF"/>
            <w:tcMar>
              <w:top w:w="80" w:type="dxa"/>
              <w:left w:w="80" w:type="dxa"/>
              <w:bottom w:w="80" w:type="dxa"/>
              <w:right w:w="80" w:type="dxa"/>
            </w:tcMar>
          </w:tcPr>
          <w:p w:rsidR="00477ACC" w:rsidRPr="006317CB" w:rsidRDefault="00477ACC" w:rsidP="008122BE">
            <w:pPr>
              <w:spacing w:line="276" w:lineRule="auto"/>
            </w:pPr>
          </w:p>
        </w:tc>
        <w:tc>
          <w:tcPr>
            <w:tcW w:w="1134"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o of Transient Packets</w:t>
            </w:r>
          </w:p>
        </w:tc>
        <w:tc>
          <w:tcPr>
            <w:tcW w:w="2126" w:type="dxa"/>
            <w:gridSpan w:val="2"/>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rPr>
                <w:b/>
                <w:bCs/>
              </w:rPr>
              <w:t>Peak Travel (mm)</w:t>
            </w:r>
          </w:p>
        </w:tc>
        <w:tc>
          <w:tcPr>
            <w:tcW w:w="1134"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rPr>
                <w:b/>
                <w:bCs/>
              </w:rPr>
              <w:t>Evidence of Damage</w:t>
            </w:r>
          </w:p>
        </w:tc>
        <w:tc>
          <w:tcPr>
            <w:tcW w:w="3464" w:type="dxa"/>
            <w:gridSpan w:val="3"/>
            <w:tcBorders>
              <w:top w:val="single" w:sz="4" w:space="0" w:color="000000"/>
              <w:left w:val="nil"/>
              <w:bottom w:val="nil"/>
              <w:right w:val="nil"/>
            </w:tcBorders>
            <w:shd w:val="clear" w:color="auto" w:fill="auto"/>
            <w:tcMar>
              <w:top w:w="80" w:type="dxa"/>
              <w:left w:w="80" w:type="dxa"/>
              <w:bottom w:w="80" w:type="dxa"/>
              <w:right w:w="80" w:type="dxa"/>
            </w:tcMar>
            <w:vAlign w:val="center"/>
          </w:tcPr>
          <w:p w:rsidR="00477ACC" w:rsidRPr="006317CB" w:rsidRDefault="00DC5E0F" w:rsidP="00DC5E0F">
            <w:pPr>
              <w:spacing w:line="276" w:lineRule="auto"/>
            </w:pPr>
            <w:r w:rsidRPr="006317CB">
              <w:rPr>
                <w:b/>
                <w:bCs/>
              </w:rPr>
              <w:t xml:space="preserve">      </w:t>
            </w:r>
            <w:r w:rsidR="000861C5" w:rsidRPr="006317CB">
              <w:rPr>
                <w:b/>
                <w:bCs/>
              </w:rPr>
              <w:t>Average Packet Attributes</w:t>
            </w:r>
          </w:p>
        </w:tc>
      </w:tr>
      <w:tr w:rsidR="00477ACC" w:rsidRPr="006317CB" w:rsidTr="00B021D0">
        <w:trPr>
          <w:trHeight w:val="521"/>
        </w:trPr>
        <w:tc>
          <w:tcPr>
            <w:tcW w:w="1291" w:type="dxa"/>
            <w:tcBorders>
              <w:top w:val="nil"/>
              <w:left w:val="nil"/>
              <w:bottom w:val="single" w:sz="4" w:space="0" w:color="000000"/>
              <w:right w:val="nil"/>
            </w:tcBorders>
            <w:shd w:val="clear" w:color="auto" w:fill="FFFFFF"/>
            <w:tcMar>
              <w:top w:w="80" w:type="dxa"/>
              <w:left w:w="80" w:type="dxa"/>
              <w:bottom w:w="80" w:type="dxa"/>
              <w:right w:w="80" w:type="dxa"/>
            </w:tcMar>
          </w:tcPr>
          <w:p w:rsidR="00477ACC" w:rsidRPr="006317CB" w:rsidRDefault="000861C5" w:rsidP="008122BE">
            <w:pPr>
              <w:spacing w:line="276" w:lineRule="auto"/>
            </w:pPr>
            <w:r w:rsidRPr="006317CB">
              <w:t>Participant</w:t>
            </w:r>
          </w:p>
        </w:tc>
        <w:tc>
          <w:tcPr>
            <w:tcW w:w="1134" w:type="dxa"/>
            <w:vMerge/>
            <w:tcBorders>
              <w:top w:val="single" w:sz="4" w:space="0" w:color="000000"/>
              <w:left w:val="nil"/>
              <w:bottom w:val="single" w:sz="4" w:space="0" w:color="000000"/>
              <w:right w:val="nil"/>
            </w:tcBorders>
            <w:shd w:val="clear" w:color="auto" w:fill="auto"/>
          </w:tcPr>
          <w:p w:rsidR="00477ACC" w:rsidRPr="006317CB" w:rsidRDefault="00477ACC" w:rsidP="008122BE">
            <w:pPr>
              <w:spacing w:line="276" w:lineRule="auto"/>
            </w:pPr>
          </w:p>
        </w:tc>
        <w:tc>
          <w:tcPr>
            <w:tcW w:w="99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X</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Y</w:t>
            </w:r>
          </w:p>
        </w:tc>
        <w:tc>
          <w:tcPr>
            <w:tcW w:w="1134" w:type="dxa"/>
            <w:vMerge/>
            <w:tcBorders>
              <w:top w:val="single" w:sz="4" w:space="0" w:color="000000"/>
              <w:left w:val="nil"/>
              <w:bottom w:val="single" w:sz="4" w:space="0" w:color="000000"/>
              <w:right w:val="nil"/>
            </w:tcBorders>
            <w:shd w:val="clear" w:color="auto" w:fill="auto"/>
          </w:tcPr>
          <w:p w:rsidR="00477ACC" w:rsidRPr="006317CB" w:rsidRDefault="00477ACC" w:rsidP="008122BE">
            <w:pPr>
              <w:spacing w:line="276" w:lineRule="auto"/>
            </w:pP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Velocity (</w:t>
            </w:r>
            <w:r w:rsidR="00DC4CA1" w:rsidRPr="006317CB">
              <w:t>m</w:t>
            </w:r>
            <w:r w:rsidRPr="006317CB">
              <w:t>m/sec)</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Area</w:t>
            </w:r>
          </w:p>
        </w:tc>
        <w:tc>
          <w:tcPr>
            <w:tcW w:w="105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Intensity</w:t>
            </w:r>
          </w:p>
        </w:tc>
      </w:tr>
      <w:tr w:rsidR="00477ACC" w:rsidRPr="006317CB" w:rsidTr="00B021D0">
        <w:trPr>
          <w:trHeight w:val="245"/>
        </w:trPr>
        <w:tc>
          <w:tcPr>
            <w:tcW w:w="1291" w:type="dxa"/>
            <w:tcBorders>
              <w:top w:val="single" w:sz="4" w:space="0" w:color="000000"/>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1</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6</w:t>
            </w:r>
          </w:p>
        </w:tc>
        <w:tc>
          <w:tcPr>
            <w:tcW w:w="992"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7.5</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53.8</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3.5</w:t>
            </w:r>
          </w:p>
        </w:tc>
        <w:tc>
          <w:tcPr>
            <w:tcW w:w="127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023</w:t>
            </w:r>
          </w:p>
        </w:tc>
        <w:tc>
          <w:tcPr>
            <w:tcW w:w="105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92</w:t>
            </w:r>
          </w:p>
        </w:tc>
      </w:tr>
      <w:tr w:rsidR="00477ACC" w:rsidRPr="006317CB" w:rsidTr="00B021D0">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2</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1.3</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4.1</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backflow</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2</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462</w:t>
            </w:r>
          </w:p>
        </w:tc>
        <w:tc>
          <w:tcPr>
            <w:tcW w:w="105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26</w:t>
            </w:r>
          </w:p>
        </w:tc>
      </w:tr>
      <w:tr w:rsidR="00477ACC" w:rsidRPr="006317CB" w:rsidTr="00B021D0">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3</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8</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8.5</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54.0</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0.3</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250</w:t>
            </w:r>
          </w:p>
        </w:tc>
        <w:tc>
          <w:tcPr>
            <w:tcW w:w="105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08.0</w:t>
            </w:r>
          </w:p>
        </w:tc>
      </w:tr>
      <w:tr w:rsidR="00477ACC" w:rsidRPr="006317CB" w:rsidTr="00B021D0">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4</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4</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5.4</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6.3</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backflow</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1.7</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607</w:t>
            </w:r>
          </w:p>
        </w:tc>
        <w:tc>
          <w:tcPr>
            <w:tcW w:w="105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86</w:t>
            </w:r>
          </w:p>
        </w:tc>
      </w:tr>
      <w:tr w:rsidR="00477ACC" w:rsidRPr="006317CB" w:rsidTr="00B021D0">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5</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6.4</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2.9</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backflow</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9</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634</w:t>
            </w:r>
          </w:p>
        </w:tc>
        <w:tc>
          <w:tcPr>
            <w:tcW w:w="105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57</w:t>
            </w:r>
          </w:p>
        </w:tc>
      </w:tr>
      <w:tr w:rsidR="00477ACC" w:rsidRPr="006317CB" w:rsidTr="00B021D0">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6</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6</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8.0</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52.6</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5.3</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642</w:t>
            </w:r>
          </w:p>
        </w:tc>
        <w:tc>
          <w:tcPr>
            <w:tcW w:w="105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64</w:t>
            </w:r>
          </w:p>
        </w:tc>
      </w:tr>
      <w:tr w:rsidR="00477ACC" w:rsidRPr="006317CB" w:rsidTr="00B021D0">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7</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5.1</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50.4</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backflow</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7.2</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784</w:t>
            </w:r>
          </w:p>
        </w:tc>
        <w:tc>
          <w:tcPr>
            <w:tcW w:w="105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85</w:t>
            </w:r>
          </w:p>
        </w:tc>
      </w:tr>
      <w:tr w:rsidR="00477ACC" w:rsidRPr="006317CB" w:rsidTr="00B021D0">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8</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7</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9</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8.0</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7.7</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026</w:t>
            </w:r>
          </w:p>
        </w:tc>
        <w:tc>
          <w:tcPr>
            <w:tcW w:w="105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15</w:t>
            </w:r>
          </w:p>
        </w:tc>
      </w:tr>
      <w:tr w:rsidR="00477ACC" w:rsidRPr="006317CB" w:rsidTr="00B021D0">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9</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5</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6.9</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45.1</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4.8</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260</w:t>
            </w:r>
          </w:p>
        </w:tc>
        <w:tc>
          <w:tcPr>
            <w:tcW w:w="105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87</w:t>
            </w:r>
          </w:p>
        </w:tc>
      </w:tr>
      <w:tr w:rsidR="00477ACC" w:rsidRPr="006317CB" w:rsidTr="00B021D0">
        <w:trPr>
          <w:trHeight w:val="245"/>
        </w:trPr>
        <w:tc>
          <w:tcPr>
            <w:tcW w:w="1291" w:type="dxa"/>
            <w:tcBorders>
              <w:top w:val="nil"/>
              <w:left w:val="nil"/>
              <w:bottom w:val="single" w:sz="4" w:space="0" w:color="000000"/>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10</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w:t>
            </w:r>
          </w:p>
        </w:tc>
        <w:tc>
          <w:tcPr>
            <w:tcW w:w="99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1.2</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50.6</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5.6</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995</w:t>
            </w:r>
          </w:p>
        </w:tc>
        <w:tc>
          <w:tcPr>
            <w:tcW w:w="105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12</w:t>
            </w:r>
          </w:p>
        </w:tc>
      </w:tr>
      <w:tr w:rsidR="00477ACC" w:rsidRPr="006317CB" w:rsidTr="00B021D0">
        <w:trPr>
          <w:trHeight w:val="245"/>
        </w:trPr>
        <w:tc>
          <w:tcPr>
            <w:tcW w:w="1291" w:type="dxa"/>
            <w:tcBorders>
              <w:top w:val="single" w:sz="4" w:space="0" w:color="000000"/>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Median</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4.5</w:t>
            </w:r>
          </w:p>
        </w:tc>
        <w:tc>
          <w:tcPr>
            <w:tcW w:w="992"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9.7</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47.8</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477ACC" w:rsidP="008122BE">
            <w:pPr>
              <w:spacing w:line="276" w:lineRule="auto"/>
            </w:pP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6.4</w:t>
            </w:r>
          </w:p>
        </w:tc>
        <w:tc>
          <w:tcPr>
            <w:tcW w:w="127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713</w:t>
            </w:r>
          </w:p>
        </w:tc>
        <w:tc>
          <w:tcPr>
            <w:tcW w:w="105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90</w:t>
            </w:r>
          </w:p>
        </w:tc>
      </w:tr>
      <w:tr w:rsidR="00477ACC" w:rsidRPr="006317CB" w:rsidTr="00B021D0">
        <w:trPr>
          <w:trHeight w:val="521"/>
        </w:trPr>
        <w:tc>
          <w:tcPr>
            <w:tcW w:w="1291" w:type="dxa"/>
            <w:tcBorders>
              <w:top w:val="nil"/>
              <w:left w:val="nil"/>
              <w:bottom w:val="single" w:sz="4" w:space="0" w:color="000000"/>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Range</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8</w:t>
            </w:r>
          </w:p>
        </w:tc>
        <w:tc>
          <w:tcPr>
            <w:tcW w:w="99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9-38.5</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4.1-54.0</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477ACC" w:rsidP="008122BE">
            <w:pPr>
              <w:spacing w:line="276" w:lineRule="auto"/>
            </w:pP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2-13.5</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021-3634</w:t>
            </w:r>
          </w:p>
        </w:tc>
        <w:tc>
          <w:tcPr>
            <w:tcW w:w="105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57-226</w:t>
            </w:r>
          </w:p>
        </w:tc>
      </w:tr>
    </w:tbl>
    <w:p w:rsidR="00477ACC" w:rsidRPr="006317CB" w:rsidRDefault="00477ACC" w:rsidP="002D253A">
      <w:pPr>
        <w:widowControl w:val="0"/>
        <w:spacing w:line="480" w:lineRule="auto"/>
        <w:rPr>
          <w:i/>
          <w:iCs/>
        </w:rPr>
      </w:pPr>
    </w:p>
    <w:p w:rsidR="00477ACC" w:rsidRPr="006317CB" w:rsidRDefault="00477ACC" w:rsidP="002D253A">
      <w:pPr>
        <w:spacing w:line="480" w:lineRule="auto"/>
        <w:rPr>
          <w:i/>
          <w:iCs/>
        </w:rPr>
      </w:pPr>
    </w:p>
    <w:p w:rsidR="008122BE" w:rsidRPr="006317CB" w:rsidRDefault="008122BE" w:rsidP="002D253A">
      <w:pPr>
        <w:spacing w:line="480" w:lineRule="auto"/>
        <w:rPr>
          <w:i/>
          <w:iCs/>
        </w:rPr>
      </w:pPr>
    </w:p>
    <w:p w:rsidR="008122BE" w:rsidRPr="006317CB" w:rsidRDefault="008122BE" w:rsidP="002D253A">
      <w:pPr>
        <w:spacing w:line="480" w:lineRule="auto"/>
        <w:rPr>
          <w:i/>
          <w:iCs/>
        </w:rPr>
      </w:pPr>
    </w:p>
    <w:p w:rsidR="00477ACC" w:rsidRPr="006317CB" w:rsidRDefault="00477ACC" w:rsidP="002D253A">
      <w:pPr>
        <w:spacing w:line="480" w:lineRule="auto"/>
        <w:rPr>
          <w:i/>
          <w:iCs/>
        </w:rPr>
      </w:pPr>
    </w:p>
    <w:p w:rsidR="00477ACC" w:rsidRPr="006317CB" w:rsidRDefault="000861C5" w:rsidP="002D253A">
      <w:pPr>
        <w:spacing w:line="480" w:lineRule="auto"/>
      </w:pPr>
      <w:r w:rsidRPr="006317CB">
        <w:rPr>
          <w:i/>
          <w:iCs/>
        </w:rPr>
        <w:t>3.4 Recovery Period</w:t>
      </w:r>
      <w:r w:rsidRPr="006317CB">
        <w:t xml:space="preserve"> (T80)</w:t>
      </w:r>
    </w:p>
    <w:p w:rsidR="00477ACC" w:rsidRPr="006317CB" w:rsidRDefault="000861C5" w:rsidP="00E254AA">
      <w:pPr>
        <w:spacing w:line="480" w:lineRule="auto"/>
      </w:pPr>
      <w:r w:rsidRPr="006317CB">
        <w:t xml:space="preserve">Analysis of the recovery period video revealed that 2/3 vessels which presented with </w:t>
      </w:r>
      <w:r w:rsidR="00E254AA" w:rsidRPr="006317CB">
        <w:t>vessel damage</w:t>
      </w:r>
      <w:r w:rsidRPr="006317CB">
        <w:t xml:space="preserve"> had recovered, with only P2 still demonstrating some backflow at T80</w:t>
      </w:r>
      <w:r w:rsidR="00B021D0" w:rsidRPr="006317CB">
        <w:t xml:space="preserve"> (Table 3)</w:t>
      </w:r>
      <w:r w:rsidRPr="006317CB">
        <w:t xml:space="preserve">. The number of transient events ranged from 1-7, with the median velocity of transient packets of 9.6mm/sec.  The magnitude of travel followed a similar pattern to that described for each participant in T0 and T40 conditions, ranging from 16.9-82.2mm.  Statistical analyses revealed that none of the parameters in the recovery period (T80) were significantly different (p&gt;0.05) to that of baseline data (T0). </w:t>
      </w:r>
    </w:p>
    <w:p w:rsidR="008122BE" w:rsidRPr="006317CB" w:rsidRDefault="008122BE" w:rsidP="002D253A">
      <w:pPr>
        <w:widowControl w:val="0"/>
        <w:spacing w:line="480" w:lineRule="auto"/>
      </w:pPr>
    </w:p>
    <w:p w:rsidR="008122BE" w:rsidRPr="006317CB" w:rsidRDefault="008122BE" w:rsidP="002D253A">
      <w:pPr>
        <w:widowControl w:val="0"/>
        <w:spacing w:line="480" w:lineRule="auto"/>
      </w:pPr>
    </w:p>
    <w:p w:rsidR="008122BE" w:rsidRPr="006317CB" w:rsidRDefault="008122BE" w:rsidP="002D253A">
      <w:pPr>
        <w:widowControl w:val="0"/>
        <w:spacing w:line="480" w:lineRule="auto"/>
      </w:pPr>
    </w:p>
    <w:p w:rsidR="008122BE" w:rsidRPr="006317CB" w:rsidRDefault="008122BE" w:rsidP="002D253A">
      <w:pPr>
        <w:widowControl w:val="0"/>
        <w:spacing w:line="480" w:lineRule="auto"/>
      </w:pPr>
    </w:p>
    <w:p w:rsidR="008122BE" w:rsidRPr="006317CB" w:rsidRDefault="008122BE" w:rsidP="002D253A">
      <w:pPr>
        <w:widowControl w:val="0"/>
        <w:spacing w:line="480" w:lineRule="auto"/>
      </w:pPr>
    </w:p>
    <w:p w:rsidR="008122BE" w:rsidRPr="006317CB" w:rsidRDefault="008122BE" w:rsidP="002D253A">
      <w:pPr>
        <w:widowControl w:val="0"/>
        <w:spacing w:line="480" w:lineRule="auto"/>
      </w:pPr>
    </w:p>
    <w:p w:rsidR="008122BE" w:rsidRPr="006317CB" w:rsidRDefault="008122BE" w:rsidP="002D253A">
      <w:pPr>
        <w:widowControl w:val="0"/>
        <w:spacing w:line="480" w:lineRule="auto"/>
      </w:pPr>
    </w:p>
    <w:p w:rsidR="008122BE" w:rsidRPr="006317CB" w:rsidRDefault="008122BE" w:rsidP="002D253A">
      <w:pPr>
        <w:widowControl w:val="0"/>
        <w:spacing w:line="480" w:lineRule="auto"/>
      </w:pPr>
    </w:p>
    <w:p w:rsidR="008122BE" w:rsidRPr="006317CB" w:rsidRDefault="008122BE" w:rsidP="002D253A">
      <w:pPr>
        <w:widowControl w:val="0"/>
        <w:spacing w:line="480" w:lineRule="auto"/>
      </w:pPr>
    </w:p>
    <w:p w:rsidR="008122BE" w:rsidRPr="006317CB" w:rsidRDefault="008122BE" w:rsidP="002D253A">
      <w:pPr>
        <w:widowControl w:val="0"/>
        <w:spacing w:line="480" w:lineRule="auto"/>
      </w:pPr>
    </w:p>
    <w:p w:rsidR="008122BE" w:rsidRPr="006317CB" w:rsidRDefault="008122BE" w:rsidP="002D253A">
      <w:pPr>
        <w:widowControl w:val="0"/>
        <w:spacing w:line="480" w:lineRule="auto"/>
      </w:pPr>
    </w:p>
    <w:p w:rsidR="008122BE" w:rsidRPr="006317CB" w:rsidRDefault="008122BE" w:rsidP="002D253A">
      <w:pPr>
        <w:widowControl w:val="0"/>
        <w:spacing w:line="480" w:lineRule="auto"/>
      </w:pPr>
    </w:p>
    <w:p w:rsidR="008122BE" w:rsidRPr="006317CB" w:rsidRDefault="008122BE" w:rsidP="002D253A">
      <w:pPr>
        <w:widowControl w:val="0"/>
        <w:spacing w:line="480" w:lineRule="auto"/>
      </w:pPr>
    </w:p>
    <w:p w:rsidR="008122BE" w:rsidRPr="006317CB" w:rsidRDefault="008122BE" w:rsidP="002D253A">
      <w:pPr>
        <w:widowControl w:val="0"/>
        <w:spacing w:line="480" w:lineRule="auto"/>
      </w:pPr>
    </w:p>
    <w:p w:rsidR="00477ACC" w:rsidRPr="006317CB" w:rsidRDefault="000861C5" w:rsidP="00B021D0">
      <w:pPr>
        <w:widowControl w:val="0"/>
        <w:spacing w:line="480" w:lineRule="auto"/>
        <w:rPr>
          <w:i/>
          <w:iCs/>
        </w:rPr>
      </w:pPr>
      <w:proofErr w:type="gramStart"/>
      <w:r w:rsidRPr="006317CB">
        <w:rPr>
          <w:i/>
          <w:iCs/>
        </w:rPr>
        <w:t xml:space="preserve">Table </w:t>
      </w:r>
      <w:r w:rsidR="00B021D0" w:rsidRPr="006317CB">
        <w:rPr>
          <w:i/>
          <w:iCs/>
        </w:rPr>
        <w:t>3.</w:t>
      </w:r>
      <w:proofErr w:type="gramEnd"/>
      <w:r w:rsidRPr="006317CB">
        <w:rPr>
          <w:i/>
          <w:iCs/>
        </w:rPr>
        <w:t xml:space="preserve"> Summary of parameters estimated from data capture videos during the recovery phase of testing (T80)</w:t>
      </w:r>
    </w:p>
    <w:tbl>
      <w:tblPr>
        <w:tblW w:w="9599"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292"/>
        <w:gridCol w:w="1134"/>
        <w:gridCol w:w="992"/>
        <w:gridCol w:w="1276"/>
        <w:gridCol w:w="1078"/>
        <w:gridCol w:w="1275"/>
        <w:gridCol w:w="1276"/>
        <w:gridCol w:w="1276"/>
      </w:tblGrid>
      <w:tr w:rsidR="00477ACC" w:rsidRPr="006317CB" w:rsidTr="00B021D0">
        <w:trPr>
          <w:trHeight w:val="521"/>
        </w:trPr>
        <w:tc>
          <w:tcPr>
            <w:tcW w:w="1291" w:type="dxa"/>
            <w:tcBorders>
              <w:top w:val="single" w:sz="4" w:space="0" w:color="000000"/>
              <w:left w:val="nil"/>
              <w:bottom w:val="nil"/>
              <w:right w:val="nil"/>
            </w:tcBorders>
            <w:shd w:val="clear" w:color="auto" w:fill="FFFFFF"/>
            <w:tcMar>
              <w:top w:w="80" w:type="dxa"/>
              <w:left w:w="80" w:type="dxa"/>
              <w:bottom w:w="80" w:type="dxa"/>
              <w:right w:w="80" w:type="dxa"/>
            </w:tcMar>
          </w:tcPr>
          <w:p w:rsidR="00477ACC" w:rsidRPr="006317CB" w:rsidRDefault="00477ACC" w:rsidP="008122BE">
            <w:pPr>
              <w:spacing w:line="276" w:lineRule="auto"/>
            </w:pPr>
          </w:p>
        </w:tc>
        <w:tc>
          <w:tcPr>
            <w:tcW w:w="1134"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o of Transient Packets</w:t>
            </w:r>
          </w:p>
        </w:tc>
        <w:tc>
          <w:tcPr>
            <w:tcW w:w="2268" w:type="dxa"/>
            <w:gridSpan w:val="2"/>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rPr>
                <w:b/>
                <w:bCs/>
              </w:rPr>
              <w:t>Magnitude of Travel (mm)</w:t>
            </w:r>
          </w:p>
        </w:tc>
        <w:tc>
          <w:tcPr>
            <w:tcW w:w="1078"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rPr>
                <w:b/>
                <w:bCs/>
              </w:rPr>
              <w:t>Evidence of Damage</w:t>
            </w:r>
          </w:p>
        </w:tc>
        <w:tc>
          <w:tcPr>
            <w:tcW w:w="1275" w:type="dxa"/>
            <w:tcBorders>
              <w:top w:val="single" w:sz="4" w:space="0" w:color="000000"/>
              <w:left w:val="nil"/>
              <w:bottom w:val="nil"/>
              <w:right w:val="nil"/>
            </w:tcBorders>
            <w:shd w:val="clear" w:color="auto" w:fill="auto"/>
            <w:tcMar>
              <w:top w:w="80" w:type="dxa"/>
              <w:left w:w="80" w:type="dxa"/>
              <w:bottom w:w="80" w:type="dxa"/>
              <w:right w:w="80" w:type="dxa"/>
            </w:tcMar>
          </w:tcPr>
          <w:p w:rsidR="00477ACC" w:rsidRPr="006317CB" w:rsidRDefault="00477ACC" w:rsidP="008122BE">
            <w:pPr>
              <w:spacing w:line="276" w:lineRule="auto"/>
            </w:pPr>
          </w:p>
        </w:tc>
        <w:tc>
          <w:tcPr>
            <w:tcW w:w="2552" w:type="dxa"/>
            <w:gridSpan w:val="2"/>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rPr>
                <w:b/>
                <w:bCs/>
              </w:rPr>
              <w:t>Average Packet Attributes</w:t>
            </w:r>
          </w:p>
        </w:tc>
      </w:tr>
      <w:tr w:rsidR="00477ACC" w:rsidRPr="006317CB" w:rsidTr="00B021D0">
        <w:trPr>
          <w:trHeight w:val="797"/>
        </w:trPr>
        <w:tc>
          <w:tcPr>
            <w:tcW w:w="1291" w:type="dxa"/>
            <w:tcBorders>
              <w:top w:val="nil"/>
              <w:left w:val="nil"/>
              <w:bottom w:val="single" w:sz="4" w:space="0" w:color="000000"/>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Participant</w:t>
            </w:r>
          </w:p>
        </w:tc>
        <w:tc>
          <w:tcPr>
            <w:tcW w:w="1134" w:type="dxa"/>
            <w:vMerge/>
            <w:tcBorders>
              <w:top w:val="single" w:sz="4" w:space="0" w:color="000000"/>
              <w:left w:val="nil"/>
              <w:bottom w:val="single" w:sz="4" w:space="0" w:color="000000"/>
              <w:right w:val="nil"/>
            </w:tcBorders>
            <w:shd w:val="clear" w:color="auto" w:fill="auto"/>
          </w:tcPr>
          <w:p w:rsidR="00477ACC" w:rsidRPr="006317CB" w:rsidRDefault="00477ACC" w:rsidP="008122BE">
            <w:pPr>
              <w:spacing w:line="276" w:lineRule="auto"/>
            </w:pPr>
          </w:p>
        </w:tc>
        <w:tc>
          <w:tcPr>
            <w:tcW w:w="99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X</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Y</w:t>
            </w:r>
          </w:p>
        </w:tc>
        <w:tc>
          <w:tcPr>
            <w:tcW w:w="1078" w:type="dxa"/>
            <w:vMerge/>
            <w:tcBorders>
              <w:top w:val="single" w:sz="4" w:space="0" w:color="000000"/>
              <w:left w:val="nil"/>
              <w:bottom w:val="single" w:sz="4" w:space="0" w:color="000000"/>
              <w:right w:val="nil"/>
            </w:tcBorders>
            <w:shd w:val="clear" w:color="auto" w:fill="auto"/>
          </w:tcPr>
          <w:p w:rsidR="00477ACC" w:rsidRPr="006317CB" w:rsidRDefault="00477ACC" w:rsidP="008122BE">
            <w:pPr>
              <w:spacing w:line="276" w:lineRule="auto"/>
            </w:pPr>
          </w:p>
        </w:tc>
        <w:tc>
          <w:tcPr>
            <w:tcW w:w="1275"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Av Velocity (</w:t>
            </w:r>
            <w:r w:rsidR="00DC4CA1" w:rsidRPr="006317CB">
              <w:t>m</w:t>
            </w:r>
            <w:r w:rsidRPr="006317CB">
              <w:t>m/sec)</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Area</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Mean Intensity</w:t>
            </w:r>
          </w:p>
        </w:tc>
      </w:tr>
      <w:tr w:rsidR="00477ACC" w:rsidRPr="006317CB" w:rsidTr="00B021D0">
        <w:trPr>
          <w:trHeight w:val="245"/>
        </w:trPr>
        <w:tc>
          <w:tcPr>
            <w:tcW w:w="1291" w:type="dxa"/>
            <w:tcBorders>
              <w:top w:val="single" w:sz="4" w:space="0" w:color="000000"/>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1</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5</w:t>
            </w:r>
          </w:p>
        </w:tc>
        <w:tc>
          <w:tcPr>
            <w:tcW w:w="992"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1.3</w:t>
            </w:r>
          </w:p>
        </w:tc>
        <w:tc>
          <w:tcPr>
            <w:tcW w:w="127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47.2</w:t>
            </w:r>
          </w:p>
        </w:tc>
        <w:tc>
          <w:tcPr>
            <w:tcW w:w="1078"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275"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0.1</w:t>
            </w:r>
          </w:p>
        </w:tc>
        <w:tc>
          <w:tcPr>
            <w:tcW w:w="127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937</w:t>
            </w:r>
          </w:p>
        </w:tc>
        <w:tc>
          <w:tcPr>
            <w:tcW w:w="127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63</w:t>
            </w:r>
          </w:p>
        </w:tc>
      </w:tr>
      <w:tr w:rsidR="00477ACC" w:rsidRPr="006317CB" w:rsidTr="00B021D0">
        <w:trPr>
          <w:trHeight w:val="516"/>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2</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3.7</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47.0</w:t>
            </w:r>
          </w:p>
        </w:tc>
        <w:tc>
          <w:tcPr>
            <w:tcW w:w="1078"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backflow</w:t>
            </w:r>
          </w:p>
        </w:tc>
        <w:tc>
          <w:tcPr>
            <w:tcW w:w="1275"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9</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557</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14</w:t>
            </w:r>
          </w:p>
        </w:tc>
      </w:tr>
      <w:tr w:rsidR="00477ACC" w:rsidRPr="006317CB" w:rsidTr="00B021D0">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3</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9.4</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1.4</w:t>
            </w:r>
          </w:p>
        </w:tc>
        <w:tc>
          <w:tcPr>
            <w:tcW w:w="1078"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275"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0.9</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012</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21</w:t>
            </w:r>
          </w:p>
        </w:tc>
      </w:tr>
      <w:tr w:rsidR="00477ACC" w:rsidRPr="006317CB" w:rsidTr="00B021D0">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4</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5</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8.8</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5.7</w:t>
            </w:r>
          </w:p>
        </w:tc>
        <w:tc>
          <w:tcPr>
            <w:tcW w:w="1078"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275"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2.8</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927</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10</w:t>
            </w:r>
          </w:p>
        </w:tc>
      </w:tr>
      <w:tr w:rsidR="00477ACC" w:rsidRPr="006317CB" w:rsidTr="00B021D0">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5</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1.7</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2.9</w:t>
            </w:r>
          </w:p>
        </w:tc>
        <w:tc>
          <w:tcPr>
            <w:tcW w:w="1078"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275"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8</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139</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82</w:t>
            </w:r>
          </w:p>
        </w:tc>
      </w:tr>
      <w:tr w:rsidR="00477ACC" w:rsidRPr="006317CB" w:rsidTr="00B021D0">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6</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6</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82.2</w:t>
            </w:r>
          </w:p>
        </w:tc>
        <w:tc>
          <w:tcPr>
            <w:tcW w:w="1078"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275"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8.1</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906</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18</w:t>
            </w:r>
          </w:p>
        </w:tc>
      </w:tr>
      <w:tr w:rsidR="00477ACC" w:rsidRPr="006317CB" w:rsidTr="00B021D0">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7</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7.3</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48.5</w:t>
            </w:r>
          </w:p>
        </w:tc>
        <w:tc>
          <w:tcPr>
            <w:tcW w:w="1078"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275"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1.5</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635</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03</w:t>
            </w:r>
          </w:p>
        </w:tc>
      </w:tr>
      <w:tr w:rsidR="00477ACC" w:rsidRPr="006317CB" w:rsidTr="00B021D0">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8</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5</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7.5</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60.0</w:t>
            </w:r>
          </w:p>
        </w:tc>
        <w:tc>
          <w:tcPr>
            <w:tcW w:w="1078"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275"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9.1</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027</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04</w:t>
            </w:r>
          </w:p>
        </w:tc>
      </w:tr>
      <w:tr w:rsidR="00477ACC" w:rsidRPr="006317CB" w:rsidTr="00B021D0">
        <w:trPr>
          <w:trHeight w:val="240"/>
        </w:trPr>
        <w:tc>
          <w:tcPr>
            <w:tcW w:w="1291" w:type="dxa"/>
            <w:tcBorders>
              <w:top w:val="nil"/>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9</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7</w:t>
            </w:r>
          </w:p>
        </w:tc>
        <w:tc>
          <w:tcPr>
            <w:tcW w:w="992"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5.0</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62.0</w:t>
            </w:r>
          </w:p>
        </w:tc>
        <w:tc>
          <w:tcPr>
            <w:tcW w:w="1078"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275"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0.1</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487</w:t>
            </w:r>
          </w:p>
        </w:tc>
        <w:tc>
          <w:tcPr>
            <w:tcW w:w="1276" w:type="dxa"/>
            <w:tcBorders>
              <w:top w:val="nil"/>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55</w:t>
            </w:r>
          </w:p>
        </w:tc>
      </w:tr>
      <w:tr w:rsidR="00477ACC" w:rsidRPr="006317CB" w:rsidTr="00B021D0">
        <w:trPr>
          <w:trHeight w:val="245"/>
        </w:trPr>
        <w:tc>
          <w:tcPr>
            <w:tcW w:w="1291" w:type="dxa"/>
            <w:tcBorders>
              <w:top w:val="nil"/>
              <w:left w:val="nil"/>
              <w:bottom w:val="single" w:sz="4" w:space="0" w:color="000000"/>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10</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w:t>
            </w:r>
          </w:p>
        </w:tc>
        <w:tc>
          <w:tcPr>
            <w:tcW w:w="99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7.7</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6.9</w:t>
            </w:r>
          </w:p>
        </w:tc>
        <w:tc>
          <w:tcPr>
            <w:tcW w:w="1078"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NA</w:t>
            </w:r>
          </w:p>
        </w:tc>
        <w:tc>
          <w:tcPr>
            <w:tcW w:w="1275"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8.2</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187</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88</w:t>
            </w:r>
          </w:p>
        </w:tc>
      </w:tr>
      <w:tr w:rsidR="00477ACC" w:rsidRPr="006317CB" w:rsidTr="00B021D0">
        <w:trPr>
          <w:trHeight w:val="245"/>
        </w:trPr>
        <w:tc>
          <w:tcPr>
            <w:tcW w:w="1291" w:type="dxa"/>
            <w:tcBorders>
              <w:top w:val="single" w:sz="4" w:space="0" w:color="000000"/>
              <w:left w:val="nil"/>
              <w:bottom w:val="nil"/>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Median</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w:t>
            </w:r>
          </w:p>
        </w:tc>
        <w:tc>
          <w:tcPr>
            <w:tcW w:w="992"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0.4</w:t>
            </w:r>
          </w:p>
        </w:tc>
        <w:tc>
          <w:tcPr>
            <w:tcW w:w="127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47.0</w:t>
            </w:r>
          </w:p>
        </w:tc>
        <w:tc>
          <w:tcPr>
            <w:tcW w:w="1078"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477ACC" w:rsidP="008122BE">
            <w:pPr>
              <w:spacing w:line="276" w:lineRule="auto"/>
            </w:pPr>
          </w:p>
        </w:tc>
        <w:tc>
          <w:tcPr>
            <w:tcW w:w="1275"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9.6</w:t>
            </w:r>
          </w:p>
        </w:tc>
        <w:tc>
          <w:tcPr>
            <w:tcW w:w="127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596</w:t>
            </w:r>
          </w:p>
        </w:tc>
        <w:tc>
          <w:tcPr>
            <w:tcW w:w="127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03</w:t>
            </w:r>
          </w:p>
        </w:tc>
      </w:tr>
      <w:tr w:rsidR="00477ACC" w:rsidRPr="006317CB" w:rsidTr="00B021D0">
        <w:trPr>
          <w:trHeight w:val="521"/>
        </w:trPr>
        <w:tc>
          <w:tcPr>
            <w:tcW w:w="1291" w:type="dxa"/>
            <w:tcBorders>
              <w:top w:val="nil"/>
              <w:left w:val="nil"/>
              <w:bottom w:val="single" w:sz="4" w:space="0" w:color="000000"/>
              <w:right w:val="nil"/>
            </w:tcBorders>
            <w:shd w:val="clear" w:color="auto" w:fill="FFFFFF"/>
            <w:tcMar>
              <w:top w:w="80" w:type="dxa"/>
              <w:left w:w="80" w:type="dxa"/>
              <w:bottom w:w="80" w:type="dxa"/>
              <w:right w:w="80" w:type="dxa"/>
            </w:tcMar>
          </w:tcPr>
          <w:p w:rsidR="00477ACC" w:rsidRPr="006317CB" w:rsidRDefault="000861C5" w:rsidP="008122BE">
            <w:pPr>
              <w:spacing w:line="276" w:lineRule="auto"/>
              <w:jc w:val="center"/>
            </w:pPr>
            <w:r w:rsidRPr="006317CB">
              <w:t>Range</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7</w:t>
            </w:r>
          </w:p>
        </w:tc>
        <w:tc>
          <w:tcPr>
            <w:tcW w:w="99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2.6-23.7</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6.9-82.2</w:t>
            </w:r>
          </w:p>
        </w:tc>
        <w:tc>
          <w:tcPr>
            <w:tcW w:w="1078"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477ACC" w:rsidP="008122BE">
            <w:pPr>
              <w:spacing w:line="276" w:lineRule="auto"/>
            </w:pPr>
          </w:p>
        </w:tc>
        <w:tc>
          <w:tcPr>
            <w:tcW w:w="1275"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3.8-12.8</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937-3927</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477ACC" w:rsidRPr="006317CB" w:rsidRDefault="000861C5" w:rsidP="008122BE">
            <w:pPr>
              <w:spacing w:line="276" w:lineRule="auto"/>
              <w:jc w:val="center"/>
            </w:pPr>
            <w:r w:rsidRPr="006317CB">
              <w:t>155-221</w:t>
            </w:r>
          </w:p>
        </w:tc>
      </w:tr>
    </w:tbl>
    <w:p w:rsidR="00477ACC" w:rsidRPr="006317CB" w:rsidRDefault="00477ACC" w:rsidP="002D253A">
      <w:pPr>
        <w:widowControl w:val="0"/>
        <w:spacing w:line="480" w:lineRule="auto"/>
        <w:rPr>
          <w:i/>
          <w:iCs/>
        </w:rPr>
      </w:pPr>
    </w:p>
    <w:p w:rsidR="00477ACC" w:rsidRPr="006317CB" w:rsidRDefault="00477ACC" w:rsidP="002D253A">
      <w:pPr>
        <w:spacing w:line="480" w:lineRule="auto"/>
        <w:rPr>
          <w:i/>
          <w:iCs/>
        </w:rPr>
      </w:pPr>
    </w:p>
    <w:p w:rsidR="00DC4CA1" w:rsidRPr="006317CB" w:rsidRDefault="000861C5" w:rsidP="009646B4">
      <w:pPr>
        <w:spacing w:line="480" w:lineRule="auto"/>
      </w:pPr>
      <w:r w:rsidRPr="006317CB">
        <w:t xml:space="preserve">  When comparisons were made between combined test conditions (T0, T40 and T80) there were no significant differences (p&gt;0.05) in </w:t>
      </w:r>
      <w:r w:rsidR="009646B4" w:rsidRPr="006317CB">
        <w:t>packet numbers</w:t>
      </w:r>
      <w:r w:rsidRPr="006317CB">
        <w:t>, displacement</w:t>
      </w:r>
      <w:r w:rsidR="0005561E" w:rsidRPr="006317CB">
        <w:t xml:space="preserve"> (Figure 8)</w:t>
      </w:r>
      <w:r w:rsidRPr="006317CB">
        <w:t xml:space="preserve">, area or intensity of </w:t>
      </w:r>
      <w:r w:rsidRPr="006317CB">
        <w:lastRenderedPageBreak/>
        <w:t>transient lymph packets. However, there was a significant difference in velocity (p&lt;0.05), with an associated reduction in transient packet velocity immediately post-loading (T40 median = 6.4, range 2.2-13.5mm/sec) compared to baseline (T0 median =8.1mm/sec</w:t>
      </w:r>
      <w:r w:rsidR="00F37E5C" w:rsidRPr="006317CB">
        <w:t>) and recovery (T80 median =9.6</w:t>
      </w:r>
    </w:p>
    <w:p w:rsidR="00477ACC" w:rsidRPr="006317CB" w:rsidRDefault="00DC4CA1" w:rsidP="002D253A">
      <w:pPr>
        <w:spacing w:line="480" w:lineRule="auto"/>
      </w:pPr>
      <w:proofErr w:type="gramStart"/>
      <w:r w:rsidRPr="006317CB">
        <w:t>m</w:t>
      </w:r>
      <w:r w:rsidR="000861C5" w:rsidRPr="006317CB">
        <w:t>m/sec) phases.</w:t>
      </w:r>
      <w:proofErr w:type="gramEnd"/>
      <w:r w:rsidR="000861C5" w:rsidRPr="006317CB">
        <w:t xml:space="preserve"> </w:t>
      </w:r>
    </w:p>
    <w:p w:rsidR="0005561E" w:rsidRDefault="00FF432D" w:rsidP="002D253A">
      <w:pPr>
        <w:spacing w:line="480" w:lineRule="auto"/>
      </w:pPr>
      <w:r>
        <w:rPr>
          <w:noProof/>
          <w:lang w:val="en-GB" w:eastAsia="zh-CN"/>
        </w:rPr>
        <w:drawing>
          <wp:inline distT="0" distB="0" distL="0" distR="0">
            <wp:extent cx="5191125" cy="4343400"/>
            <wp:effectExtent l="0" t="0" r="9525" b="0"/>
            <wp:docPr id="9" name="Picture 9" descr="\\soton.ac.uk\ude\PersonalFiles\Users\prw204\mydocuments\Skin Health\Papers\Lymphatics\MEPspecial\Fig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oton.ac.uk\ude\PersonalFiles\Users\prw204\mydocuments\Skin Health\Papers\Lymphatics\MEPspecial\Fig8.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91125" cy="4343400"/>
                    </a:xfrm>
                    <a:prstGeom prst="rect">
                      <a:avLst/>
                    </a:prstGeom>
                    <a:noFill/>
                    <a:ln>
                      <a:noFill/>
                    </a:ln>
                  </pic:spPr>
                </pic:pic>
              </a:graphicData>
            </a:graphic>
          </wp:inline>
        </w:drawing>
      </w:r>
    </w:p>
    <w:p w:rsidR="00FF432D" w:rsidRPr="006317CB" w:rsidRDefault="00FF432D" w:rsidP="00FF432D">
      <w:pPr>
        <w:spacing w:line="480" w:lineRule="auto"/>
        <w:rPr>
          <w:i/>
          <w:iCs/>
        </w:rPr>
      </w:pPr>
      <w:proofErr w:type="gramStart"/>
      <w:r w:rsidRPr="006317CB">
        <w:rPr>
          <w:i/>
          <w:iCs/>
        </w:rPr>
        <w:t>Figure 8.</w:t>
      </w:r>
      <w:proofErr w:type="gramEnd"/>
      <w:r w:rsidRPr="006317CB">
        <w:rPr>
          <w:i/>
          <w:iCs/>
        </w:rPr>
        <w:t xml:space="preserve"> </w:t>
      </w:r>
      <w:proofErr w:type="gramStart"/>
      <w:r w:rsidRPr="006317CB">
        <w:rPr>
          <w:i/>
          <w:iCs/>
        </w:rPr>
        <w:t>Displacement of transient lymph packets over the 5 minute video sequence for baseline (T0), immediately post-loading (T40) and recovery phases (T80) for participant 9.</w:t>
      </w:r>
      <w:proofErr w:type="gramEnd"/>
      <w:r w:rsidRPr="006317CB">
        <w:rPr>
          <w:i/>
          <w:iCs/>
        </w:rPr>
        <w:t xml:space="preserve"> </w:t>
      </w:r>
    </w:p>
    <w:p w:rsidR="00FF432D" w:rsidRDefault="00FF432D" w:rsidP="002D253A">
      <w:pPr>
        <w:spacing w:line="480" w:lineRule="auto"/>
      </w:pPr>
    </w:p>
    <w:p w:rsidR="00FF432D" w:rsidRPr="006317CB" w:rsidRDefault="00FF432D" w:rsidP="002D253A">
      <w:pPr>
        <w:spacing w:line="480" w:lineRule="auto"/>
      </w:pPr>
    </w:p>
    <w:p w:rsidR="002D253A" w:rsidRPr="006317CB" w:rsidRDefault="00121D2D" w:rsidP="00121D2D">
      <w:pPr>
        <w:spacing w:line="480" w:lineRule="auto"/>
      </w:pPr>
      <w:r w:rsidRPr="006317CB">
        <w:rPr>
          <w:i/>
          <w:iCs/>
        </w:rPr>
        <w:t>3.5 Categorical Trends</w:t>
      </w:r>
    </w:p>
    <w:p w:rsidR="00121D2D" w:rsidRPr="006317CB" w:rsidRDefault="00121D2D" w:rsidP="00121D2D">
      <w:pPr>
        <w:spacing w:line="480" w:lineRule="auto"/>
      </w:pPr>
      <w:r w:rsidRPr="006317CB">
        <w:t>When observing trends across the three temporal phases of data collection, the response of the lymphatic vessels to mechanical loading could be divided into three categories (Figure 9);</w:t>
      </w:r>
    </w:p>
    <w:p w:rsidR="00121D2D" w:rsidRPr="006317CB" w:rsidRDefault="00121D2D" w:rsidP="00121D2D">
      <w:pPr>
        <w:pStyle w:val="ColorfulList-Accent11"/>
        <w:numPr>
          <w:ilvl w:val="0"/>
          <w:numId w:val="15"/>
        </w:numPr>
        <w:tabs>
          <w:tab w:val="num" w:pos="720"/>
        </w:tabs>
        <w:spacing w:after="0" w:line="480" w:lineRule="auto"/>
        <w:ind w:hanging="360"/>
      </w:pPr>
      <w:r w:rsidRPr="006317CB">
        <w:lastRenderedPageBreak/>
        <w:t>Normal Function – a similar number of transient lymphatic packages were observed over the data capture period for each phase of the test protocol</w:t>
      </w:r>
      <w:r w:rsidR="00921FD0" w:rsidRPr="006317CB">
        <w:t xml:space="preserve"> (P4, P5 &amp; P7).</w:t>
      </w:r>
    </w:p>
    <w:p w:rsidR="00121D2D" w:rsidRPr="006317CB" w:rsidRDefault="00121D2D" w:rsidP="00121D2D">
      <w:pPr>
        <w:pStyle w:val="ColorfulList-Accent11"/>
        <w:numPr>
          <w:ilvl w:val="0"/>
          <w:numId w:val="15"/>
        </w:numPr>
        <w:tabs>
          <w:tab w:val="num" w:pos="720"/>
        </w:tabs>
        <w:spacing w:after="0" w:line="480" w:lineRule="auto"/>
        <w:ind w:hanging="360"/>
      </w:pPr>
      <w:r w:rsidRPr="006317CB">
        <w:t>Increased activity post-loading – transient lymphatic packets increased immediately post-loading (T40) when compared to baseline (T40). However, following the recovery phase (T80), the number of t</w:t>
      </w:r>
      <w:r w:rsidR="00921FD0" w:rsidRPr="006317CB">
        <w:t>ransient packages reduced again (P1, P3, P6 &amp; P8)</w:t>
      </w:r>
      <w:r w:rsidRPr="006317CB">
        <w:t xml:space="preserve"> </w:t>
      </w:r>
    </w:p>
    <w:p w:rsidR="00121D2D" w:rsidRPr="006317CB" w:rsidRDefault="00121D2D" w:rsidP="00121D2D">
      <w:pPr>
        <w:pStyle w:val="ColorfulList-Accent11"/>
        <w:numPr>
          <w:ilvl w:val="0"/>
          <w:numId w:val="15"/>
        </w:numPr>
        <w:tabs>
          <w:tab w:val="num" w:pos="720"/>
        </w:tabs>
        <w:spacing w:after="0" w:line="480" w:lineRule="auto"/>
        <w:ind w:hanging="360"/>
      </w:pPr>
      <w:r w:rsidRPr="006317CB">
        <w:t>Decreased activity post-loading – transient lymphatic packet numbers decrease immediately post-loading (T40). Function may or may not return during the recove</w:t>
      </w:r>
      <w:r w:rsidR="00921FD0" w:rsidRPr="006317CB">
        <w:t>ry phase (T80) of the protocol (P2, P9, P10)</w:t>
      </w:r>
    </w:p>
    <w:p w:rsidR="00121D2D" w:rsidRPr="006317CB" w:rsidRDefault="00121D2D" w:rsidP="00121D2D">
      <w:pPr>
        <w:pStyle w:val="ColorfulList-Accent11"/>
        <w:spacing w:after="0" w:line="480" w:lineRule="auto"/>
      </w:pPr>
    </w:p>
    <w:p w:rsidR="00FF432D" w:rsidRPr="006317CB" w:rsidRDefault="00FF432D" w:rsidP="00FF432D">
      <w:pPr>
        <w:spacing w:line="480" w:lineRule="auto"/>
      </w:pPr>
      <w:r>
        <w:rPr>
          <w:noProof/>
          <w:lang w:val="en-GB" w:eastAsia="zh-CN"/>
        </w:rPr>
        <w:drawing>
          <wp:inline distT="0" distB="0" distL="0" distR="0" wp14:anchorId="391C3008" wp14:editId="096B74CE">
            <wp:extent cx="5210175" cy="2619375"/>
            <wp:effectExtent l="0" t="0" r="9525" b="9525"/>
            <wp:docPr id="10" name="Picture 10" descr="\\soton.ac.uk\ude\PersonalFiles\Users\prw204\mydocuments\Skin Health\Papers\Lymphatics\MEPspecial\Fig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oton.ac.uk\ude\PersonalFiles\Users\prw204\mydocuments\Skin Health\Papers\Lymphatics\MEPspecial\Fig9.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10175" cy="2619375"/>
                    </a:xfrm>
                    <a:prstGeom prst="rect">
                      <a:avLst/>
                    </a:prstGeom>
                    <a:noFill/>
                    <a:ln>
                      <a:noFill/>
                    </a:ln>
                  </pic:spPr>
                </pic:pic>
              </a:graphicData>
            </a:graphic>
          </wp:inline>
        </w:drawing>
      </w:r>
    </w:p>
    <w:p w:rsidR="002D253A" w:rsidRPr="006317CB" w:rsidRDefault="00FF432D" w:rsidP="002D253A">
      <w:pPr>
        <w:spacing w:line="480" w:lineRule="auto"/>
      </w:pPr>
      <w:proofErr w:type="gramStart"/>
      <w:r w:rsidRPr="006317CB">
        <w:rPr>
          <w:i/>
          <w:iCs/>
        </w:rPr>
        <w:t>Figure 9.</w:t>
      </w:r>
      <w:proofErr w:type="gramEnd"/>
      <w:r w:rsidRPr="006317CB">
        <w:rPr>
          <w:i/>
          <w:iCs/>
        </w:rPr>
        <w:t xml:space="preserve"> Exemplars of three responses to mechanical loading over the secondary lymphatic vessels</w:t>
      </w:r>
    </w:p>
    <w:p w:rsidR="002D253A" w:rsidRPr="006317CB" w:rsidRDefault="002D253A" w:rsidP="002D253A">
      <w:pPr>
        <w:spacing w:line="480" w:lineRule="auto"/>
      </w:pPr>
    </w:p>
    <w:p w:rsidR="002D253A" w:rsidRDefault="002D253A" w:rsidP="002D253A">
      <w:pPr>
        <w:spacing w:line="480" w:lineRule="auto"/>
      </w:pPr>
    </w:p>
    <w:p w:rsidR="00FF432D" w:rsidRDefault="00FF432D" w:rsidP="002D253A">
      <w:pPr>
        <w:spacing w:line="480" w:lineRule="auto"/>
      </w:pPr>
    </w:p>
    <w:p w:rsidR="00FF432D" w:rsidRDefault="00FF432D" w:rsidP="002D253A">
      <w:pPr>
        <w:spacing w:line="480" w:lineRule="auto"/>
      </w:pPr>
    </w:p>
    <w:p w:rsidR="00FF432D" w:rsidRDefault="00FF432D" w:rsidP="002D253A">
      <w:pPr>
        <w:spacing w:line="480" w:lineRule="auto"/>
      </w:pPr>
    </w:p>
    <w:p w:rsidR="00FF432D" w:rsidRPr="006317CB" w:rsidRDefault="00FF432D" w:rsidP="002D253A">
      <w:pPr>
        <w:spacing w:line="480" w:lineRule="auto"/>
      </w:pPr>
      <w:bookmarkStart w:id="0" w:name="_GoBack"/>
      <w:bookmarkEnd w:id="0"/>
    </w:p>
    <w:p w:rsidR="00477ACC" w:rsidRPr="006317CB" w:rsidRDefault="000861C5" w:rsidP="002D253A">
      <w:pPr>
        <w:numPr>
          <w:ilvl w:val="0"/>
          <w:numId w:val="6"/>
        </w:numPr>
        <w:tabs>
          <w:tab w:val="num" w:pos="720"/>
        </w:tabs>
        <w:spacing w:line="480" w:lineRule="auto"/>
        <w:ind w:left="720" w:hanging="360"/>
        <w:rPr>
          <w:rFonts w:eastAsia="Trebuchet MS" w:cs="Trebuchet MS"/>
          <w:b/>
          <w:bCs/>
        </w:rPr>
      </w:pPr>
      <w:r w:rsidRPr="006317CB">
        <w:rPr>
          <w:b/>
          <w:bCs/>
        </w:rPr>
        <w:lastRenderedPageBreak/>
        <w:t>Discussion</w:t>
      </w:r>
    </w:p>
    <w:p w:rsidR="002D253A" w:rsidRPr="006317CB" w:rsidRDefault="002D253A" w:rsidP="002D253A">
      <w:pPr>
        <w:spacing w:line="480" w:lineRule="auto"/>
        <w:ind w:left="720"/>
        <w:rPr>
          <w:rFonts w:eastAsia="Trebuchet MS" w:cs="Trebuchet MS"/>
          <w:b/>
          <w:bCs/>
        </w:rPr>
      </w:pPr>
    </w:p>
    <w:p w:rsidR="005A2276" w:rsidRPr="006317CB" w:rsidRDefault="0042139F" w:rsidP="00812D82">
      <w:pPr>
        <w:spacing w:line="480" w:lineRule="auto"/>
      </w:pPr>
      <w:r w:rsidRPr="006317CB">
        <w:t xml:space="preserve">  </w:t>
      </w:r>
      <w:r w:rsidR="000861C5" w:rsidRPr="006317CB">
        <w:t>Based on the recent study by the authors which involved qualitative assessment of loaded human lymphatic vessels</w:t>
      </w:r>
      <w:r w:rsidR="0066467E" w:rsidRPr="006317CB">
        <w:t xml:space="preserve">  </w:t>
      </w:r>
      <w:r w:rsidR="0066467E" w:rsidRPr="006317CB">
        <w:fldChar w:fldCharType="begin"/>
      </w:r>
      <w:r w:rsidR="0066467E" w:rsidRPr="006317CB">
        <w:instrText xml:space="preserve"> ADDIN EN.CITE &lt;EndNote&gt;&lt;Cite&gt;&lt;Author&gt;Gray&lt;/Author&gt;&lt;Year&gt;2015&lt;/Year&gt;&lt;RecNum&gt;4550&lt;/RecNum&gt;&lt;DisplayText&gt;[11]&lt;/DisplayText&gt;&lt;record&gt;&lt;rec-number&gt;4550&lt;/rec-number&gt;&lt;foreign-keys&gt;&lt;key app="EN" db-id="ervprze5a95tvoe59pjpvw5gezttve9wxvfs" timestamp="1444808961"&gt;4550&lt;/key&gt;&lt;/foreign-keys&gt;&lt;ref-type name="Journal Article"&gt;17&lt;/ref-type&gt;&lt;contributors&gt;&lt;authors&gt;&lt;author&gt;Gray, R.&lt;/author&gt;&lt;author&gt;Voegeli, D.&lt;/author&gt;&lt;author&gt;Bader, D.&lt;/author&gt;&lt;/authors&gt;&lt;/contributors&gt;&lt;titles&gt;&lt;title&gt;Features of Dermal Lymphatic Dysfunction in Uniaxially-Compressed Tissues: Implication in Pressure Ulcer Aetiology&lt;/title&gt;&lt;secondary-title&gt;Journal of Tissue Viability&lt;/secondary-title&gt;&lt;/titles&gt;&lt;periodical&gt;&lt;full-title&gt;Journal of Tissue Viability&lt;/full-title&gt;&lt;/periodical&gt;&lt;volume&gt;in press&lt;/volume&gt;&lt;dates&gt;&lt;year&gt;2015&lt;/year&gt;&lt;/dates&gt;&lt;urls&gt;&lt;/urls&gt;&lt;/record&gt;&lt;/Cite&gt;&lt;/EndNote&gt;</w:instrText>
      </w:r>
      <w:r w:rsidR="0066467E" w:rsidRPr="006317CB">
        <w:fldChar w:fldCharType="separate"/>
      </w:r>
      <w:r w:rsidR="0066467E" w:rsidRPr="006317CB">
        <w:rPr>
          <w:noProof/>
        </w:rPr>
        <w:t>[11]</w:t>
      </w:r>
      <w:r w:rsidR="0066467E" w:rsidRPr="006317CB">
        <w:fldChar w:fldCharType="end"/>
      </w:r>
      <w:r w:rsidR="000861C5" w:rsidRPr="006317CB">
        <w:t xml:space="preserve">, the present work derives a series of robust quantitative parameters to define lymphatic function both prior to and following the application of uniaxial </w:t>
      </w:r>
      <w:r w:rsidR="007E3DED" w:rsidRPr="006317CB">
        <w:t>mechanical loading</w:t>
      </w:r>
      <w:r w:rsidR="000861C5" w:rsidRPr="006317CB">
        <w:t xml:space="preserve">. A sensitivity analysis was performed to verify the image processing techniques which were used to define transient lymphatic activity. This resulted in an </w:t>
      </w:r>
      <w:proofErr w:type="spellStart"/>
      <w:r w:rsidR="000861C5" w:rsidRPr="006317CB">
        <w:t>optimised</w:t>
      </w:r>
      <w:proofErr w:type="spellEnd"/>
      <w:r w:rsidR="000861C5" w:rsidRPr="006317CB">
        <w:t xml:space="preserve"> </w:t>
      </w:r>
      <w:r w:rsidR="00A84C4D" w:rsidRPr="006317CB">
        <w:t xml:space="preserve">image processing </w:t>
      </w:r>
      <w:r w:rsidR="000861C5" w:rsidRPr="006317CB">
        <w:t xml:space="preserve">technique that was capable of isolating moving transient lymphatic packets and quantifying their features including number, displacement, velocity and size. </w:t>
      </w:r>
      <w:r w:rsidR="00812D82" w:rsidRPr="006317CB">
        <w:t xml:space="preserve">The proposed techniques could also provide insight for investigating when lymph nodes become blocked by infection, tumor metastasis, or surgical removal. </w:t>
      </w:r>
      <w:r w:rsidR="00221216" w:rsidRPr="006317CB">
        <w:t xml:space="preserve">The analytical </w:t>
      </w:r>
      <w:r w:rsidR="000861C5" w:rsidRPr="006317CB">
        <w:t xml:space="preserve">technique has already shown potential for aiding the diagnosis of common lymphatic </w:t>
      </w:r>
      <w:r w:rsidR="00A84C4D" w:rsidRPr="006317CB">
        <w:t xml:space="preserve">pathology </w:t>
      </w:r>
      <w:r w:rsidR="00A84C4D" w:rsidRPr="006317CB">
        <w:fldChar w:fldCharType="begin"/>
      </w:r>
      <w:r w:rsidRPr="006317CB">
        <w:instrText xml:space="preserve"> ADDIN EN.CITE &lt;EndNote&gt;&lt;Cite&gt;&lt;Author&gt;Yamamoto&lt;/Author&gt;&lt;Year&gt;2014&lt;/Year&gt;&lt;RecNum&gt;4571&lt;/RecNum&gt;&lt;DisplayText&gt;[13]&lt;/DisplayText&gt;&lt;record&gt;&lt;rec-number&gt;4571&lt;/rec-number&gt;&lt;foreign-keys&gt;&lt;key app="EN" db-id="ervprze5a95tvoe59pjpvw5gezttve9wxvfs" timestamp="1449850416"&gt;4571&lt;/key&gt;&lt;/foreign-keys&gt;&lt;ref-type name="Journal Article"&gt;17&lt;/ref-type&gt;&lt;contributors&gt;&lt;authors&gt;&lt;author&gt;Yamamoto, Takumi&lt;/author&gt;&lt;author&gt;Narushima, Mitsunaga&lt;/author&gt;&lt;author&gt;Yoshimatsu, Hidehiko&lt;/author&gt;&lt;author&gt;Yamamoto, Nana&lt;/author&gt;&lt;author&gt;Kikuchi, Kazuki&lt;/author&gt;&lt;author&gt;Todokoro, Takeshi&lt;/author&gt;&lt;author&gt;Iida, Takuya&lt;/author&gt;&lt;author&gt;Koshima, Isao&lt;/author&gt;&lt;/authors&gt;&lt;/contributors&gt;&lt;titles&gt;&lt;title&gt;Dynamic Indocyanine Green (ICG) Lymphography for Breast Cancer-Related Arm Lymphedema&lt;/title&gt;&lt;secondary-title&gt;Annals of Plastic Surgery&lt;/secondary-title&gt;&lt;/titles&gt;&lt;periodical&gt;&lt;full-title&gt;Annals of Plastic Surgery&lt;/full-title&gt;&lt;abbr-1&gt;Ann. Plast. Surg.&lt;/abbr-1&gt;&lt;abbr-2&gt;Ann Plast Surg&lt;/abbr-2&gt;&lt;/periodical&gt;&lt;pages&gt;706-709&lt;/pages&gt;&lt;volume&gt;73&lt;/volume&gt;&lt;number&gt;6&lt;/number&gt;&lt;keywords&gt;&lt;keyword&gt;lymphedema&lt;/keyword&gt;&lt;keyword&gt;indocyanine green (ICG)&lt;/keyword&gt;&lt;keyword&gt;near-infrared fluorescence&lt;/keyword&gt;&lt;keyword&gt;dermal backflow&lt;/keyword&gt;&lt;keyword&gt;breast&lt;/keyword&gt;&lt;keyword&gt;cancer&lt;/keyword&gt;&lt;/keywords&gt;&lt;dates&gt;&lt;year&gt;2014&lt;/year&gt;&lt;/dates&gt;&lt;isbn&gt;0148-7043&lt;/isbn&gt;&lt;accession-num&gt;00000637-201412000-00018&lt;/accession-num&gt;&lt;urls&gt;&lt;related-urls&gt;&lt;url&gt;http://journals.lww.com/annalsplasticsurgery/Fulltext/2014/12000/Dynamic_Indocyanine_Green__ICG__Lymphography_for.18.aspx&lt;/url&gt;&lt;/related-urls&gt;&lt;/urls&gt;&lt;electronic-resource-num&gt;10.1097/SAP.0b013e318285875f&lt;/electronic-resource-num&gt;&lt;/record&gt;&lt;/Cite&gt;&lt;/EndNote&gt;</w:instrText>
      </w:r>
      <w:r w:rsidR="00A84C4D" w:rsidRPr="006317CB">
        <w:fldChar w:fldCharType="separate"/>
      </w:r>
      <w:r w:rsidRPr="006317CB">
        <w:rPr>
          <w:noProof/>
        </w:rPr>
        <w:t>[13]</w:t>
      </w:r>
      <w:r w:rsidR="00A84C4D" w:rsidRPr="006317CB">
        <w:fldChar w:fldCharType="end"/>
      </w:r>
      <w:r w:rsidR="000861C5" w:rsidRPr="006317CB">
        <w:t xml:space="preserve">. </w:t>
      </w:r>
      <w:r w:rsidRPr="006317CB">
        <w:t xml:space="preserve"> </w:t>
      </w:r>
    </w:p>
    <w:p w:rsidR="00477ACC" w:rsidRPr="006317CB" w:rsidRDefault="005A2276" w:rsidP="00EF6B9E">
      <w:pPr>
        <w:spacing w:line="480" w:lineRule="auto"/>
      </w:pPr>
      <w:r w:rsidRPr="006317CB">
        <w:t xml:space="preserve">  </w:t>
      </w:r>
      <w:r w:rsidR="000861C5" w:rsidRPr="006317CB">
        <w:t>The results of the study have demonstrated that an applied pressure of 60mmHg</w:t>
      </w:r>
      <w:r w:rsidR="00221216" w:rsidRPr="006317CB">
        <w:t xml:space="preserve"> (8kPa)</w:t>
      </w:r>
      <w:r w:rsidR="000861C5" w:rsidRPr="006317CB">
        <w:t xml:space="preserve"> can compromise </w:t>
      </w:r>
      <w:r w:rsidR="001435CC" w:rsidRPr="006317CB">
        <w:t>dermal lymphatic vessels</w:t>
      </w:r>
      <w:r w:rsidR="000861C5" w:rsidRPr="006317CB">
        <w:t xml:space="preserve"> resulting in impaired valve function and backflow events in some of the able-bodied </w:t>
      </w:r>
      <w:r w:rsidR="00A84C4D" w:rsidRPr="006317CB">
        <w:t>participants.</w:t>
      </w:r>
      <w:r w:rsidR="000861C5" w:rsidRPr="006317CB">
        <w:t xml:space="preserve">  These findings are in concert with the previous animal model involving </w:t>
      </w:r>
      <w:proofErr w:type="spellStart"/>
      <w:r w:rsidR="000861C5" w:rsidRPr="006317CB">
        <w:t>radioisoitope</w:t>
      </w:r>
      <w:proofErr w:type="spellEnd"/>
      <w:r w:rsidR="000861C5" w:rsidRPr="006317CB">
        <w:t xml:space="preserve"> tracers in which  lymphatic clearance was impaired at critical uniaxial pressure</w:t>
      </w:r>
      <w:r w:rsidR="00221216" w:rsidRPr="006317CB">
        <w:t>s of</w:t>
      </w:r>
      <w:r w:rsidR="000861C5" w:rsidRPr="006317CB">
        <w:t xml:space="preserve"> between 60mmHg (8kPa) and 75mmHg (10kPa) </w:t>
      </w:r>
      <w:r w:rsidR="00A84C4D" w:rsidRPr="006317CB">
        <w:fldChar w:fldCharType="begin"/>
      </w:r>
      <w:r w:rsidR="00A84C4D" w:rsidRPr="006317CB">
        <w:instrText xml:space="preserve"> ADDIN EN.CITE &lt;EndNote&gt;&lt;Cite&gt;&lt;Author&gt;Miller&lt;/Author&gt;&lt;Year&gt;1981&lt;/Year&gt;&lt;RecNum&gt;4549&lt;/RecNum&gt;&lt;DisplayText&gt;[8]&lt;/DisplayText&gt;&lt;record&gt;&lt;rec-number&gt;4549&lt;/rec-number&gt;&lt;foreign-keys&gt;&lt;key app="EN" db-id="ervprze5a95tvoe59pjpvw5gezttve9wxvfs" timestamp="1443685223"&gt;4549&lt;/key&gt;&lt;/foreign-keys&gt;&lt;ref-type name="Journal Article"&gt;17&lt;/ref-type&gt;&lt;contributors&gt;&lt;authors&gt;&lt;author&gt;Miller, G.E.&lt;/author&gt;&lt;author&gt;Seale, J.&lt;/author&gt;&lt;/authors&gt;&lt;/contributors&gt;&lt;titles&gt;&lt;title&gt;Lymphatic clearance during compressive loading&lt;/title&gt;&lt;secondary-title&gt;Lymphology&lt;/secondary-title&gt;&lt;/titles&gt;&lt;periodical&gt;&lt;full-title&gt;Lymphology&lt;/full-title&gt;&lt;abbr-1&gt;Lymphology&lt;/abbr-1&gt;&lt;abbr-2&gt;Lymphology&lt;/abbr-2&gt;&lt;/periodical&gt;&lt;pages&gt;161-6&lt;/pages&gt;&lt;volume&gt;14&lt;/volume&gt;&lt;number&gt;4&lt;/number&gt;&lt;dates&gt;&lt;year&gt;1981&lt;/year&gt;&lt;/dates&gt;&lt;urls&gt;&lt;/urls&gt;&lt;/record&gt;&lt;/Cite&gt;&lt;/EndNote&gt;</w:instrText>
      </w:r>
      <w:r w:rsidR="00A84C4D" w:rsidRPr="006317CB">
        <w:fldChar w:fldCharType="separate"/>
      </w:r>
      <w:r w:rsidR="00A84C4D" w:rsidRPr="006317CB">
        <w:rPr>
          <w:noProof/>
        </w:rPr>
        <w:t>[8]</w:t>
      </w:r>
      <w:r w:rsidR="00A84C4D" w:rsidRPr="006317CB">
        <w:fldChar w:fldCharType="end"/>
      </w:r>
      <w:r w:rsidR="000861C5" w:rsidRPr="006317CB">
        <w:t>.</w:t>
      </w:r>
      <w:r w:rsidR="00812D82" w:rsidRPr="006317CB">
        <w:t xml:space="preserve">  </w:t>
      </w:r>
      <w:r w:rsidR="0010047C" w:rsidRPr="006317CB">
        <w:t>The duration of loading was similar for that of Miller and Seale (30 minutes) and the present study (40 minutes)</w:t>
      </w:r>
      <w:r w:rsidR="00EF6B9E" w:rsidRPr="006317CB">
        <w:t>. F</w:t>
      </w:r>
      <w:r w:rsidR="0010047C" w:rsidRPr="006317CB">
        <w:t>urther investigation is required to establish whether load duration as well as magnitude plays a role in lymphatic impairment. D</w:t>
      </w:r>
      <w:r w:rsidR="000861C5" w:rsidRPr="006317CB">
        <w:t xml:space="preserve">irect comparisons </w:t>
      </w:r>
      <w:r w:rsidR="00812D82" w:rsidRPr="006317CB">
        <w:t xml:space="preserve">between the present study and previous work on animal models </w:t>
      </w:r>
      <w:r w:rsidR="000861C5" w:rsidRPr="006317CB">
        <w:t xml:space="preserve">must be treated with caution as the studies used different imaging protocols and there are differences in lymphatic anatomy and physiology between species. To date, related research on humans has been restricted to subjective measures of lymph flow using lymphography techniques involving </w:t>
      </w:r>
      <w:r w:rsidR="00A84C4D" w:rsidRPr="006317CB">
        <w:t>ICG with</w:t>
      </w:r>
      <w:r w:rsidR="000861C5" w:rsidRPr="006317CB">
        <w:t xml:space="preserve"> cuffs or restrictive collars </w:t>
      </w:r>
      <w:r w:rsidR="00A84C4D" w:rsidRPr="006317CB">
        <w:fldChar w:fldCharType="begin"/>
      </w:r>
      <w:r w:rsidR="00A84C4D" w:rsidRPr="006317CB">
        <w:instrText xml:space="preserve"> ADDIN EN.CITE &lt;EndNote&gt;&lt;Cite&gt;&lt;Author&gt;Unno&lt;/Author&gt;&lt;Year&gt;2010&lt;/Year&gt;&lt;RecNum&gt;4529&lt;/RecNum&gt;&lt;DisplayText&gt;[10]&lt;/DisplayText&gt;&lt;record&gt;&lt;rec-number&gt;4529&lt;/rec-number&gt;&lt;foreign-keys&gt;&lt;key app="EN" db-id="ervprze5a95tvoe59pjpvw5gezttve9wxvfs" timestamp="1439292626"&gt;4529&lt;/key&gt;&lt;/foreign-keys&gt;&lt;ref-type name="Journal Article"&gt;17&lt;/ref-type&gt;&lt;contributors&gt;&lt;authors&gt;&lt;author&gt;Unno, Naoki&lt;/author&gt;&lt;author&gt;Nishiyama, Motohiro&lt;/author&gt;&lt;author&gt;Suzuki, Minoru&lt;/author&gt;&lt;author&gt;Tanaka, Hiroki&lt;/author&gt;&lt;author&gt;Yamamoto, Naoto&lt;/author&gt;&lt;author&gt;Sagara, Daisuke&lt;/author&gt;&lt;author&gt;Mano, Yuuki&lt;/author&gt;&lt;author&gt;Konno, Hiroyuki&lt;/author&gt;&lt;/authors&gt;&lt;/contributors&gt;&lt;titles&gt;&lt;title&gt;A novel method of measuring human lymphatic pumping using indocyanine green fluorescence lymphography&lt;/title&gt;&lt;secondary-title&gt;Journal of Vascular Surgery&lt;/secondary-title&gt;&lt;/titles&gt;&lt;periodical&gt;&lt;full-title&gt;Journal of Vascular Surgery&lt;/full-title&gt;&lt;abbr-1&gt;J. Vasc. Surg.&lt;/abbr-1&gt;&lt;abbr-2&gt;J Vasc Surg&lt;/abbr-2&gt;&lt;/periodical&gt;&lt;pages&gt;946-952&lt;/pages&gt;&lt;volume&gt;52&lt;/volume&gt;&lt;number&gt;4&lt;/number&gt;&lt;dates&gt;&lt;year&gt;2010&lt;/year&gt;&lt;pub-dates&gt;&lt;date&gt;10//&lt;/date&gt;&lt;/pub-dates&gt;&lt;/dates&gt;&lt;isbn&gt;0741-5214&lt;/isbn&gt;&lt;urls&gt;&lt;related-urls&gt;&lt;url&gt;http://www.sciencedirect.com/science/article/pii/S0741521410011080&lt;/url&gt;&lt;/related-urls&gt;&lt;/urls&gt;&lt;electronic-resource-num&gt;http://dx.doi.org/10.1016/j.jvs.2010.04.067&lt;/electronic-resource-num&gt;&lt;/record&gt;&lt;/Cite&gt;&lt;/EndNote&gt;</w:instrText>
      </w:r>
      <w:r w:rsidR="00A84C4D" w:rsidRPr="006317CB">
        <w:fldChar w:fldCharType="separate"/>
      </w:r>
      <w:r w:rsidR="00A84C4D" w:rsidRPr="006317CB">
        <w:rPr>
          <w:noProof/>
        </w:rPr>
        <w:t>[10]</w:t>
      </w:r>
      <w:r w:rsidR="00A84C4D" w:rsidRPr="006317CB">
        <w:fldChar w:fldCharType="end"/>
      </w:r>
      <w:r w:rsidR="000861C5" w:rsidRPr="006317CB">
        <w:t>.</w:t>
      </w:r>
      <w:r w:rsidRPr="006317CB">
        <w:t xml:space="preserve"> </w:t>
      </w:r>
      <w:r w:rsidR="00221216" w:rsidRPr="006317CB">
        <w:t xml:space="preserve">There is clearly a need for future research to assess post-occlusive pressures on human dermal lymphatic vessels. </w:t>
      </w:r>
    </w:p>
    <w:p w:rsidR="00477ACC" w:rsidRPr="006317CB" w:rsidRDefault="000861C5" w:rsidP="00221216">
      <w:pPr>
        <w:spacing w:line="480" w:lineRule="auto"/>
      </w:pPr>
      <w:r w:rsidRPr="006317CB">
        <w:lastRenderedPageBreak/>
        <w:t xml:space="preserve"> </w:t>
      </w:r>
      <w:r w:rsidR="00121D2D" w:rsidRPr="006317CB">
        <w:t xml:space="preserve">Three trends were observed in the behavior of lymphatic function following mechanical loading (Figure 9). </w:t>
      </w:r>
      <w:r w:rsidR="007E3DED" w:rsidRPr="006317CB">
        <w:t xml:space="preserve">The authors </w:t>
      </w:r>
      <w:r w:rsidR="001435CC" w:rsidRPr="006317CB">
        <w:t>hypothesize</w:t>
      </w:r>
      <w:r w:rsidR="007E3DED" w:rsidRPr="006317CB">
        <w:t xml:space="preserve"> causal factors in </w:t>
      </w:r>
      <w:r w:rsidR="00221216" w:rsidRPr="006317CB">
        <w:t>underpinning these</w:t>
      </w:r>
      <w:r w:rsidRPr="006317CB">
        <w:t xml:space="preserve"> three trends</w:t>
      </w:r>
      <w:r w:rsidR="00221216" w:rsidRPr="006317CB">
        <w:t>.</w:t>
      </w:r>
      <w:r w:rsidRPr="006317CB">
        <w:t xml:space="preserve"> </w:t>
      </w:r>
      <w:r w:rsidR="00A84C4D" w:rsidRPr="006317CB">
        <w:t>Participants with</w:t>
      </w:r>
      <w:r w:rsidRPr="006317CB">
        <w:t xml:space="preserve"> minimal changes in transient activity were relatively unaffected by the </w:t>
      </w:r>
      <w:r w:rsidR="00F641E4" w:rsidRPr="006317CB">
        <w:t xml:space="preserve">period of </w:t>
      </w:r>
      <w:r w:rsidR="007E3DED" w:rsidRPr="006317CB">
        <w:t>uni</w:t>
      </w:r>
      <w:r w:rsidR="00F641E4" w:rsidRPr="006317CB">
        <w:t>axial</w:t>
      </w:r>
      <w:r w:rsidRPr="006317CB">
        <w:t xml:space="preserve"> loading and the </w:t>
      </w:r>
      <w:r w:rsidR="00F641E4" w:rsidRPr="006317CB">
        <w:t xml:space="preserve">dermal lymphatic </w:t>
      </w:r>
      <w:r w:rsidRPr="006317CB">
        <w:t xml:space="preserve">vessels/valves remained functional throughout the three test phases (T0, T40 and T80). In those </w:t>
      </w:r>
      <w:r w:rsidR="00A84C4D" w:rsidRPr="006317CB">
        <w:t>participants where</w:t>
      </w:r>
      <w:r w:rsidRPr="006317CB">
        <w:t xml:space="preserve"> the transient activity increased, it suggests that during </w:t>
      </w:r>
      <w:r w:rsidR="00F641E4" w:rsidRPr="006317CB">
        <w:t xml:space="preserve">the </w:t>
      </w:r>
      <w:r w:rsidRPr="006317CB">
        <w:t>loading</w:t>
      </w:r>
      <w:r w:rsidR="00F641E4" w:rsidRPr="006317CB">
        <w:t xml:space="preserve"> phase </w:t>
      </w:r>
      <w:r w:rsidRPr="006317CB">
        <w:t xml:space="preserve">vessels may have been </w:t>
      </w:r>
      <w:r w:rsidR="001435CC" w:rsidRPr="006317CB">
        <w:t>occluded</w:t>
      </w:r>
      <w:r w:rsidRPr="006317CB">
        <w:t xml:space="preserve"> and removal of the pressure induced increased activity within the lymphatic </w:t>
      </w:r>
      <w:r w:rsidR="007E3DED" w:rsidRPr="006317CB">
        <w:t>vessel</w:t>
      </w:r>
      <w:r w:rsidRPr="006317CB">
        <w:t>. By contrast</w:t>
      </w:r>
      <w:r w:rsidR="00A84C4D" w:rsidRPr="006317CB">
        <w:t>, direct</w:t>
      </w:r>
      <w:r w:rsidRPr="006317CB">
        <w:t xml:space="preserve"> </w:t>
      </w:r>
      <w:r w:rsidR="00221216" w:rsidRPr="006317CB">
        <w:t xml:space="preserve">damage to </w:t>
      </w:r>
      <w:r w:rsidRPr="006317CB">
        <w:t>vessel</w:t>
      </w:r>
      <w:r w:rsidR="00221216" w:rsidRPr="006317CB">
        <w:t>s and/</w:t>
      </w:r>
      <w:r w:rsidRPr="006317CB">
        <w:t>or valve</w:t>
      </w:r>
      <w:r w:rsidR="00221216" w:rsidRPr="006317CB">
        <w:t>s</w:t>
      </w:r>
      <w:r w:rsidRPr="006317CB">
        <w:t xml:space="preserve"> probably occurred in those participants who exhibited decreased activity following loading.  Interestingly for the participant (P2) who had sustained evidence of backflow (both T40 and T80) there was a continuous reduction in the number of transient packets over the three imaging phases (T0=8, T40=3, T80=1). </w:t>
      </w:r>
    </w:p>
    <w:p w:rsidR="00477ACC" w:rsidRPr="006317CB" w:rsidRDefault="000861C5" w:rsidP="00221216">
      <w:pPr>
        <w:spacing w:line="480" w:lineRule="auto"/>
      </w:pPr>
      <w:r w:rsidRPr="006317CB">
        <w:t xml:space="preserve">  Limitations of the present study include the sample size (n=10) and sensitivity of the DMV technique to define lymph activity, particularly during the selection of the binary conversion threshold. This potential error, however</w:t>
      </w:r>
      <w:r w:rsidR="00A84C4D" w:rsidRPr="006317CB">
        <w:t>, was</w:t>
      </w:r>
      <w:r w:rsidRPr="006317CB">
        <w:t xml:space="preserve"> </w:t>
      </w:r>
      <w:r w:rsidR="00A84C4D" w:rsidRPr="006317CB">
        <w:t>minimized</w:t>
      </w:r>
      <w:r w:rsidRPr="006317CB">
        <w:t xml:space="preserve"> by the use of sensitivity analyses, although it is clear that selection of the binary threshold value has a substantive effect on the </w:t>
      </w:r>
      <w:r w:rsidR="001435CC" w:rsidRPr="006317CB">
        <w:t>resultant detection of transient packets</w:t>
      </w:r>
      <w:r w:rsidRPr="006317CB">
        <w:t xml:space="preserve"> (Figure </w:t>
      </w:r>
      <w:r w:rsidR="00A84C4D" w:rsidRPr="006317CB">
        <w:t>7</w:t>
      </w:r>
      <w:r w:rsidRPr="006317CB">
        <w:t xml:space="preserve">). </w:t>
      </w:r>
      <w:r w:rsidR="007E3DED" w:rsidRPr="006317CB">
        <w:t>The present study assessed</w:t>
      </w:r>
      <w:r w:rsidRPr="006317CB">
        <w:t xml:space="preserve"> </w:t>
      </w:r>
      <w:r w:rsidR="00F641E4" w:rsidRPr="006317CB">
        <w:t>lymph vessel function</w:t>
      </w:r>
      <w:r w:rsidRPr="006317CB">
        <w:t xml:space="preserve"> immediately following loading (T40),</w:t>
      </w:r>
      <w:r w:rsidR="007E3DED" w:rsidRPr="006317CB">
        <w:t xml:space="preserve"> </w:t>
      </w:r>
      <w:r w:rsidR="00221216" w:rsidRPr="006317CB">
        <w:t>with no</w:t>
      </w:r>
      <w:r w:rsidR="007E3DED" w:rsidRPr="006317CB">
        <w:t xml:space="preserve"> analysis of vessel patency</w:t>
      </w:r>
      <w:r w:rsidRPr="006317CB">
        <w:t xml:space="preserve"> during </w:t>
      </w:r>
      <w:r w:rsidR="00221216" w:rsidRPr="006317CB">
        <w:t>the loading period</w:t>
      </w:r>
      <w:r w:rsidRPr="006317CB">
        <w:t xml:space="preserve">. </w:t>
      </w:r>
      <w:r w:rsidR="005A2276" w:rsidRPr="006317CB">
        <w:t>NIR imaging during loading</w:t>
      </w:r>
      <w:r w:rsidRPr="006317CB">
        <w:t xml:space="preserve"> would require some alteration to the test system and could include the application of both direct pressure and shear forces, which are implicated in the development of pressure ulcers [6].  In addition, knowledge of the lymphatic architecture would enhance the understanding of lymph packet volume. Fluorescence imaging using ICG alone does not provide this information </w:t>
      </w:r>
      <w:r w:rsidR="00221216" w:rsidRPr="006317CB">
        <w:t xml:space="preserve">but when combined with </w:t>
      </w:r>
      <w:r w:rsidRPr="006317CB">
        <w:t>M</w:t>
      </w:r>
      <w:r w:rsidR="00F641E4" w:rsidRPr="006317CB">
        <w:t xml:space="preserve">agnetic </w:t>
      </w:r>
      <w:r w:rsidRPr="006317CB">
        <w:t>R</w:t>
      </w:r>
      <w:r w:rsidR="00F641E4" w:rsidRPr="006317CB">
        <w:t>esonance</w:t>
      </w:r>
      <w:r w:rsidRPr="006317CB">
        <w:t xml:space="preserve"> lymphography</w:t>
      </w:r>
      <w:r w:rsidR="00221216" w:rsidRPr="006317CB">
        <w:t>, there</w:t>
      </w:r>
      <w:r w:rsidRPr="006317CB">
        <w:t xml:space="preserve"> may </w:t>
      </w:r>
      <w:r w:rsidR="00221216" w:rsidRPr="006317CB">
        <w:t xml:space="preserve">be a basis </w:t>
      </w:r>
      <w:r w:rsidRPr="006317CB">
        <w:t xml:space="preserve">for more accurate estimate of transient lymph packet size and volume </w:t>
      </w:r>
      <w:r w:rsidRPr="006317CB">
        <w:fldChar w:fldCharType="begin"/>
      </w:r>
      <w:r w:rsidR="0042139F" w:rsidRPr="006317CB">
        <w:instrText xml:space="preserve"> ADDIN EN.CITE &lt;EndNote&gt;&lt;Cite&gt;&lt;Author&gt;Lu&lt;/Author&gt;&lt;Year&gt;2012&lt;/Year&gt;&lt;RecNum&gt;4562&lt;/RecNum&gt;&lt;DisplayText&gt;[14]&lt;/DisplayText&gt;&lt;record&gt;&lt;rec-number&gt;4562&lt;/rec-number&gt;&lt;foreign-keys&gt;&lt;key app="EN" db-id="ervprze5a95tvoe59pjpvw5gezttve9wxvfs" timestamp="1449481059"&gt;4562&lt;/key&gt;&lt;/foreign-keys&gt;&lt;ref-type name="Journal Article"&gt;17&lt;/ref-type&gt;&lt;contributors&gt;&lt;authors&gt;&lt;author&gt;Lu, Qing&lt;/author&gt;&lt;author&gt;Delproposto, Zachary&lt;/author&gt;&lt;author&gt;Hu, Alice&lt;/author&gt;&lt;author&gt;Tran, Christine&lt;/author&gt;&lt;author&gt;Liu, Ningfei&lt;/author&gt;&lt;author&gt;Li, Yulai&lt;/author&gt;&lt;author&gt;Xu, Jianrong&lt;/author&gt;&lt;author&gt;Bui, Duy&lt;/author&gt;&lt;author&gt;Hu, Jiani&lt;/author&gt;&lt;/authors&gt;&lt;/contributors&gt;&lt;titles&gt;&lt;title&gt;MR Lymphography of Lymphatic Vessels in Lower Extremity with Gynecologic Oncology-Related Lymphedema&lt;/title&gt;&lt;secondary-title&gt;PLoS ONE&lt;/secondary-title&gt;&lt;/titles&gt;&lt;periodical&gt;&lt;full-title&gt;PLoS ONE&lt;/full-title&gt;&lt;/periodical&gt;&lt;pages&gt;e50319&lt;/pages&gt;&lt;volume&gt;7&lt;/volume&gt;&lt;number&gt;11&lt;/number&gt;&lt;dates&gt;&lt;year&gt;2012&lt;/year&gt;&lt;/dates&gt;&lt;publisher&gt;Public Library of Science&lt;/publisher&gt;&lt;urls&gt;&lt;related-urls&gt;&lt;url&gt;http://dx.doi.org/10.1371%2Fjournal.pone.0050319&lt;/url&gt;&lt;/related-urls&gt;&lt;/urls&gt;&lt;electronic-resource-num&gt;10.1371/journal.pone.0050319&lt;/electronic-resource-num&gt;&lt;/record&gt;&lt;/Cite&gt;&lt;/EndNote&gt;</w:instrText>
      </w:r>
      <w:r w:rsidRPr="006317CB">
        <w:fldChar w:fldCharType="separate"/>
      </w:r>
      <w:r w:rsidR="0042139F" w:rsidRPr="006317CB">
        <w:rPr>
          <w:noProof/>
        </w:rPr>
        <w:t>[14]</w:t>
      </w:r>
      <w:r w:rsidRPr="006317CB">
        <w:fldChar w:fldCharType="end"/>
      </w:r>
      <w:r w:rsidRPr="006317CB">
        <w:t xml:space="preserve">. </w:t>
      </w:r>
    </w:p>
    <w:p w:rsidR="00477ACC" w:rsidRPr="006317CB" w:rsidRDefault="000861C5" w:rsidP="00FF432D">
      <w:pPr>
        <w:spacing w:line="480" w:lineRule="auto"/>
      </w:pPr>
      <w:r w:rsidRPr="006317CB">
        <w:t xml:space="preserve">  </w:t>
      </w:r>
      <w:r w:rsidRPr="006317CB">
        <w:rPr>
          <w:color w:val="auto"/>
          <w:u w:color="FF0000"/>
        </w:rPr>
        <w:t>Much research</w:t>
      </w:r>
      <w:r w:rsidRPr="006317CB">
        <w:rPr>
          <w:color w:val="auto"/>
        </w:rPr>
        <w:t xml:space="preserve"> </w:t>
      </w:r>
      <w:r w:rsidRPr="006317CB">
        <w:t xml:space="preserve">supports the view that dermal capillaries can collapse under clinically relevant magnitudes of uniaxial pressure (between 40-80mmHg), leading to partial or total </w:t>
      </w:r>
      <w:proofErr w:type="spellStart"/>
      <w:r w:rsidRPr="006317CB">
        <w:t>localised</w:t>
      </w:r>
      <w:proofErr w:type="spellEnd"/>
      <w:r w:rsidRPr="006317CB">
        <w:t xml:space="preserve"> </w:t>
      </w:r>
      <w:proofErr w:type="spellStart"/>
      <w:r w:rsidRPr="006317CB">
        <w:lastRenderedPageBreak/>
        <w:t>ischaemia</w:t>
      </w:r>
      <w:proofErr w:type="spellEnd"/>
      <w:r w:rsidRPr="006317CB">
        <w:t xml:space="preserve"> </w:t>
      </w:r>
      <w:r w:rsidR="007E56F6" w:rsidRPr="006317CB">
        <w:fldChar w:fldCharType="begin">
          <w:fldData xml:space="preserve">PEVuZE5vdGU+PENpdGU+PEF1dGhvcj5Xb25nPC9BdXRob3I+PFllYXI+MjAwNzwvWWVhcj48UmVj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</w:fldData>
        </w:fldChar>
      </w:r>
      <w:r w:rsidR="0042139F" w:rsidRPr="006317CB">
        <w:instrText xml:space="preserve"> ADDIN EN.CITE </w:instrText>
      </w:r>
      <w:r w:rsidR="0042139F" w:rsidRPr="006317CB">
        <w:fldChar w:fldCharType="begin">
          <w:fldData xml:space="preserve">PEVuZE5vdGU+PENpdGU+PEF1dGhvcj5Xb25nPC9BdXRob3I+PFllYXI+MjAwNzwvWWVhcj48UmVj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</w:fldData>
        </w:fldChar>
      </w:r>
      <w:r w:rsidR="0042139F" w:rsidRPr="006317CB">
        <w:instrText xml:space="preserve"> ADDIN EN.CITE.DATA </w:instrText>
      </w:r>
      <w:r w:rsidR="0042139F" w:rsidRPr="006317CB">
        <w:fldChar w:fldCharType="end"/>
      </w:r>
      <w:r w:rsidR="007E56F6" w:rsidRPr="006317CB">
        <w:fldChar w:fldCharType="separate"/>
      </w:r>
      <w:r w:rsidR="0042139F" w:rsidRPr="006317CB">
        <w:rPr>
          <w:noProof/>
        </w:rPr>
        <w:t>[15, 16]</w:t>
      </w:r>
      <w:r w:rsidR="007E56F6" w:rsidRPr="006317CB">
        <w:fldChar w:fldCharType="end"/>
      </w:r>
      <w:r w:rsidRPr="006317CB">
        <w:t>. The present study has shown that similar pressures can elicit changes in lymphatic function which might contribute</w:t>
      </w:r>
      <w:r w:rsidR="00221216" w:rsidRPr="006317CB">
        <w:t xml:space="preserve"> to the cascade of mechanically-</w:t>
      </w:r>
      <w:r w:rsidRPr="006317CB">
        <w:t xml:space="preserve">induced tissue damage, commonly </w:t>
      </w:r>
      <w:r w:rsidR="00221216" w:rsidRPr="006317CB">
        <w:t>leading to</w:t>
      </w:r>
      <w:r w:rsidRPr="006317CB">
        <w:t xml:space="preserve"> pressure ulcers. It has long been </w:t>
      </w:r>
      <w:proofErr w:type="spellStart"/>
      <w:r w:rsidRPr="006317CB">
        <w:t>recognised</w:t>
      </w:r>
      <w:proofErr w:type="spellEnd"/>
      <w:r w:rsidRPr="006317CB">
        <w:t xml:space="preserve"> that pressure ulcer </w:t>
      </w:r>
      <w:proofErr w:type="spellStart"/>
      <w:r w:rsidRPr="006317CB">
        <w:t>aetiology</w:t>
      </w:r>
      <w:proofErr w:type="spellEnd"/>
      <w:r w:rsidRPr="006317CB">
        <w:t xml:space="preserve"> may subsume a number of causative pathways, whose influence is dependent on both magnitude and time of mechanical loading</w:t>
      </w:r>
      <w:r w:rsidR="007E56F6" w:rsidRPr="006317CB">
        <w:t xml:space="preserve"> </w:t>
      </w:r>
      <w:r w:rsidR="007E56F6" w:rsidRPr="006317CB">
        <w:fldChar w:fldCharType="begin"/>
      </w:r>
      <w:r w:rsidR="0042139F" w:rsidRPr="006317CB">
        <w:instrText xml:space="preserve"> ADDIN EN.CITE &lt;EndNote&gt;&lt;Cite&gt;&lt;Author&gt;Bouten&lt;/Author&gt;&lt;Year&gt;2003&lt;/Year&gt;&lt;RecNum&gt;2020&lt;/RecNum&gt;&lt;DisplayText&gt;[7]&lt;/DisplayText&gt;&lt;record&gt;&lt;rec-number&gt;2020&lt;/rec-number&gt;&lt;foreign-keys&gt;&lt;key app="EN" db-id="ervprze5a95tvoe59pjpvw5gezttve9wxvfs" timestamp="1341394361"&gt;2020&lt;/key&gt;&lt;/foreign-keys&gt;&lt;ref-type name="Journal Article"&gt;17&lt;/ref-type&gt;&lt;contributors&gt;&lt;authors&gt;&lt;author&gt;Bouten, CVC.&lt;/author&gt;&lt;author&gt;Oomens, CWJ.&lt;/author&gt;&lt;author&gt;Baaijens, FPT.&lt;/author&gt;&lt;author&gt;Bader, DL.&lt;/author&gt;&lt;/authors&gt;&lt;/contributors&gt;&lt;titles&gt;&lt;title&gt;The Aetiology of Pressure Ulcers: Skin Deep or Muscle Bound?&lt;/title&gt;&lt;secondary-title&gt;Archives of Physical Medicine and Rehabilitation&lt;/secondary-title&gt;&lt;/titles&gt;&lt;periodical&gt;&lt;full-title&gt;Archives of Physical Medicine and Rehabilitation&lt;/full-title&gt;&lt;abbr-1&gt;Arch. Phys. Med. Rehabil.&lt;/abbr-1&gt;&lt;abbr-2&gt;Arch Phys Med Rehabil&lt;/abbr-2&gt;&lt;abbr-3&gt;Archives of Physical Medicine &amp;amp; Rehabilitation&lt;/abbr-3&gt;&lt;/periodical&gt;&lt;pages&gt;616-9&lt;/pages&gt;&lt;volume&gt;84&lt;/volume&gt;&lt;dates&gt;&lt;year&gt;2003&lt;/year&gt;&lt;/dates&gt;&lt;urls&gt;&lt;/urls&gt;&lt;/record&gt;&lt;/Cite&gt;&lt;/EndNote&gt;</w:instrText>
      </w:r>
      <w:r w:rsidR="007E56F6" w:rsidRPr="006317CB">
        <w:fldChar w:fldCharType="separate"/>
      </w:r>
      <w:r w:rsidR="007E56F6" w:rsidRPr="006317CB">
        <w:rPr>
          <w:noProof/>
        </w:rPr>
        <w:t>[7]</w:t>
      </w:r>
      <w:r w:rsidR="007E56F6" w:rsidRPr="006317CB">
        <w:fldChar w:fldCharType="end"/>
      </w:r>
      <w:r w:rsidRPr="006317CB">
        <w:t xml:space="preserve">. The present study provides some insight into the potential mechanism of impaired fluid transport in loaded lymphatic vessels. Since reabsorption drives the flow of fluids through tissues, failure of the lymphatic system </w:t>
      </w:r>
      <w:r w:rsidR="005D3DB2" w:rsidRPr="006317CB">
        <w:t>can result</w:t>
      </w:r>
      <w:r w:rsidRPr="006317CB">
        <w:t xml:space="preserve"> an accumulation of waste products, which can lead to cell death. The present study has shown that the velocity in which lymphatic packets travel up the </w:t>
      </w:r>
      <w:r w:rsidR="00221216" w:rsidRPr="006317CB">
        <w:t>limb</w:t>
      </w:r>
      <w:r w:rsidRPr="006317CB">
        <w:t xml:space="preserve"> reduces immediately post-loading and takes at least 40 minutes </w:t>
      </w:r>
      <w:r w:rsidR="00221216" w:rsidRPr="006317CB">
        <w:t>to be restored to</w:t>
      </w:r>
      <w:r w:rsidRPr="006317CB">
        <w:t xml:space="preserve"> basal (T0) value</w:t>
      </w:r>
      <w:r w:rsidR="00221216" w:rsidRPr="006317CB">
        <w:t>s</w:t>
      </w:r>
      <w:r w:rsidRPr="006317CB">
        <w:t xml:space="preserve"> (TABLE 2-</w:t>
      </w:r>
      <w:r w:rsidR="00FF432D">
        <w:t>3</w:t>
      </w:r>
      <w:r w:rsidRPr="006317CB">
        <w:t xml:space="preserve">). It is interesting to note that a reduction in velocity was also reported in the arms of </w:t>
      </w:r>
      <w:proofErr w:type="spellStart"/>
      <w:r w:rsidRPr="006317CB">
        <w:t>lymphoedema</w:t>
      </w:r>
      <w:proofErr w:type="spellEnd"/>
      <w:r w:rsidRPr="006317CB">
        <w:t xml:space="preserve"> patients with breast cancer, the magnitude of which increased in severe stages of the pathology </w:t>
      </w:r>
      <w:r w:rsidRPr="006317CB">
        <w:fldChar w:fldCharType="begin"/>
      </w:r>
      <w:r w:rsidR="0042139F" w:rsidRPr="006317CB">
        <w:instrText xml:space="preserve"> ADDIN EN.CITE &lt;EndNote&gt;&lt;Cite&gt;&lt;Author&gt;Yamamoto&lt;/Author&gt;&lt;Year&gt;2014&lt;/Year&gt;&lt;RecNum&gt;4571&lt;/RecNum&gt;&lt;DisplayText&gt;[13]&lt;/DisplayText&gt;&lt;record&gt;&lt;rec-number&gt;4571&lt;/rec-number&gt;&lt;foreign-keys&gt;&lt;key app="EN" db-id="ervprze5a95tvoe59pjpvw5gezttve9wxvfs" timestamp="1449850416"&gt;4571&lt;/key&gt;&lt;/foreign-keys&gt;&lt;ref-type name="Journal Article"&gt;17&lt;/ref-type&gt;&lt;contributors&gt;&lt;authors&gt;&lt;author&gt;Yamamoto, Takumi&lt;/author&gt;&lt;author&gt;Narushima, Mitsunaga&lt;/author&gt;&lt;author&gt;Yoshimatsu, Hidehiko&lt;/author&gt;&lt;author&gt;Yamamoto, Nana&lt;/author&gt;&lt;author&gt;Kikuchi, Kazuki&lt;/author&gt;&lt;author&gt;Todokoro, Takeshi&lt;/author&gt;&lt;author&gt;Iida, Takuya&lt;/author&gt;&lt;author&gt;Koshima, Isao&lt;/author&gt;&lt;/authors&gt;&lt;/contributors&gt;&lt;titles&gt;&lt;title&gt;Dynamic Indocyanine Green (ICG) Lymphography for Breast Cancer-Related Arm Lymphedema&lt;/title&gt;&lt;secondary-title&gt;Annals of Plastic Surgery&lt;/secondary-title&gt;&lt;/titles&gt;&lt;periodical&gt;&lt;full-title&gt;Annals of Plastic Surgery&lt;/full-title&gt;&lt;abbr-1&gt;Ann. Plast. Surg.&lt;/abbr-1&gt;&lt;abbr-2&gt;Ann Plast Surg&lt;/abbr-2&gt;&lt;/periodical&gt;&lt;pages&gt;706-709&lt;/pages&gt;&lt;volume&gt;73&lt;/volume&gt;&lt;number&gt;6&lt;/number&gt;&lt;keywords&gt;&lt;keyword&gt;lymphedema&lt;/keyword&gt;&lt;keyword&gt;indocyanine green (ICG)&lt;/keyword&gt;&lt;keyword&gt;near-infrared fluorescence&lt;/keyword&gt;&lt;keyword&gt;dermal backflow&lt;/keyword&gt;&lt;keyword&gt;breast&lt;/keyword&gt;&lt;keyword&gt;cancer&lt;/keyword&gt;&lt;/keywords&gt;&lt;dates&gt;&lt;year&gt;2014&lt;/year&gt;&lt;/dates&gt;&lt;isbn&gt;0148-7043&lt;/isbn&gt;&lt;accession-num&gt;00000637-201412000-00018&lt;/accession-num&gt;&lt;urls&gt;&lt;related-urls&gt;&lt;url&gt;http://journals.lww.com/annalsplasticsurgery/Fulltext/2014/12000/Dynamic_Indocyanine_Green__ICG__Lymphography_for.18.aspx&lt;/url&gt;&lt;/related-urls&gt;&lt;/urls&gt;&lt;electronic-resource-num&gt;10.1097/SAP.0b013e318285875f&lt;/electronic-resource-num&gt;&lt;/record&gt;&lt;/Cite&gt;&lt;/EndNote&gt;</w:instrText>
      </w:r>
      <w:r w:rsidRPr="006317CB">
        <w:fldChar w:fldCharType="separate"/>
      </w:r>
      <w:r w:rsidR="0042139F" w:rsidRPr="006317CB">
        <w:rPr>
          <w:noProof/>
        </w:rPr>
        <w:t>[13]</w:t>
      </w:r>
      <w:r w:rsidRPr="006317CB">
        <w:fldChar w:fldCharType="end"/>
      </w:r>
      <w:r w:rsidRPr="006317CB">
        <w:t xml:space="preserve">. More research is </w:t>
      </w:r>
      <w:r w:rsidR="00221216" w:rsidRPr="006317CB">
        <w:t xml:space="preserve">clearly </w:t>
      </w:r>
      <w:r w:rsidRPr="006317CB">
        <w:t xml:space="preserve">needed to establish the physiological effects of these velocity changes and explore the impact of therapies such as exercise and manual lymph drainage techniques on impaired lymph vessels, particularly in those individuals at risk of </w:t>
      </w:r>
      <w:proofErr w:type="spellStart"/>
      <w:r w:rsidR="005D3DB2" w:rsidRPr="006317CB">
        <w:t>lymphoedema</w:t>
      </w:r>
      <w:proofErr w:type="spellEnd"/>
      <w:r w:rsidR="005D3DB2" w:rsidRPr="006317CB">
        <w:t xml:space="preserve"> and </w:t>
      </w:r>
      <w:r w:rsidRPr="006317CB">
        <w:t>pressure ulcers.</w:t>
      </w:r>
    </w:p>
    <w:p w:rsidR="00C748B7" w:rsidRPr="006317CB" w:rsidRDefault="00C748B7" w:rsidP="00221216">
      <w:pPr>
        <w:spacing w:line="480" w:lineRule="auto"/>
      </w:pPr>
    </w:p>
    <w:p w:rsidR="00477ACC" w:rsidRPr="006317CB" w:rsidRDefault="000861C5" w:rsidP="002D253A">
      <w:pPr>
        <w:numPr>
          <w:ilvl w:val="0"/>
          <w:numId w:val="6"/>
        </w:numPr>
        <w:tabs>
          <w:tab w:val="num" w:pos="720"/>
        </w:tabs>
        <w:spacing w:line="480" w:lineRule="auto"/>
        <w:ind w:left="720" w:hanging="360"/>
        <w:rPr>
          <w:rFonts w:eastAsia="Trebuchet MS" w:cs="Trebuchet MS"/>
          <w:b/>
          <w:bCs/>
        </w:rPr>
      </w:pPr>
      <w:r w:rsidRPr="006317CB">
        <w:rPr>
          <w:b/>
          <w:bCs/>
        </w:rPr>
        <w:t>Conclusion</w:t>
      </w:r>
    </w:p>
    <w:p w:rsidR="00477ACC" w:rsidRPr="006317CB" w:rsidRDefault="000861C5" w:rsidP="00C748B7">
      <w:pPr>
        <w:spacing w:line="480" w:lineRule="auto"/>
      </w:pPr>
      <w:r w:rsidRPr="006317CB">
        <w:t xml:space="preserve"> The present study describes a methodology for assessing the effects of </w:t>
      </w:r>
      <w:r w:rsidR="005D3DB2" w:rsidRPr="006317CB">
        <w:t xml:space="preserve">uniaxial </w:t>
      </w:r>
      <w:r w:rsidRPr="006317CB">
        <w:t xml:space="preserve">mechanical loading on dermal lymphatic vessels in humans. A </w:t>
      </w:r>
      <w:proofErr w:type="spellStart"/>
      <w:r w:rsidRPr="006317CB">
        <w:t>standardised</w:t>
      </w:r>
      <w:proofErr w:type="spellEnd"/>
      <w:r w:rsidRPr="006317CB">
        <w:t xml:space="preserve"> protocol for data capture using ICG fluorescence imaging and </w:t>
      </w:r>
      <w:r w:rsidR="005D3DB2" w:rsidRPr="006317CB">
        <w:t>analytical</w:t>
      </w:r>
      <w:r w:rsidRPr="006317CB">
        <w:t xml:space="preserve"> processing techniques were identified, which produced high levels of sensitivity and specificity when measuring transient lymphatic activity. Mechanical loading was shown to impair a number of quantifiable parameters reflecting lymphatic function in a proportion of the participants in the study, with significant changes in transient lymph packet velocity. Further research is required to define how lymphatic function is affected by pressure and shear forces. </w:t>
      </w:r>
    </w:p>
    <w:p w:rsidR="00477ACC" w:rsidRPr="006317CB" w:rsidRDefault="000861C5" w:rsidP="002D253A">
      <w:pPr>
        <w:spacing w:line="480" w:lineRule="auto"/>
        <w:rPr>
          <w:b/>
          <w:bCs/>
        </w:rPr>
      </w:pPr>
      <w:r w:rsidRPr="006317CB">
        <w:rPr>
          <w:b/>
          <w:bCs/>
        </w:rPr>
        <w:lastRenderedPageBreak/>
        <w:t>Acknowledgements</w:t>
      </w:r>
    </w:p>
    <w:p w:rsidR="00477ACC" w:rsidRPr="006317CB" w:rsidRDefault="000861C5" w:rsidP="00C748B7">
      <w:pPr>
        <w:spacing w:line="480" w:lineRule="auto"/>
      </w:pPr>
      <w:r w:rsidRPr="006317CB">
        <w:t xml:space="preserve"> </w:t>
      </w:r>
      <w:r w:rsidR="00401162" w:rsidRPr="006317CB">
        <w:t xml:space="preserve">The authors are grateful to </w:t>
      </w:r>
      <w:proofErr w:type="spellStart"/>
      <w:r w:rsidR="00401162" w:rsidRPr="006317CB">
        <w:t>FluoOptics</w:t>
      </w:r>
      <w:proofErr w:type="spellEnd"/>
      <w:r w:rsidR="00401162" w:rsidRPr="006317CB">
        <w:t xml:space="preserve"> (Grenoble, France) for their loan of the </w:t>
      </w:r>
      <w:proofErr w:type="spellStart"/>
      <w:r w:rsidR="00401162" w:rsidRPr="006317CB">
        <w:t>Fluobeam</w:t>
      </w:r>
      <w:proofErr w:type="spellEnd"/>
      <w:r w:rsidR="00401162" w:rsidRPr="006317CB">
        <w:t xml:space="preserve"> ® 800 system. </w:t>
      </w:r>
      <w:r w:rsidRPr="006317CB">
        <w:t xml:space="preserve">We would </w:t>
      </w:r>
      <w:r w:rsidR="00401162" w:rsidRPr="006317CB">
        <w:t xml:space="preserve">also </w:t>
      </w:r>
      <w:r w:rsidRPr="006317CB">
        <w:t>like to thank all of the participants who volunteered</w:t>
      </w:r>
      <w:r w:rsidR="00221216" w:rsidRPr="006317CB">
        <w:t xml:space="preserve"> to participate in the study</w:t>
      </w:r>
      <w:r w:rsidRPr="006317CB">
        <w:t xml:space="preserve">. </w:t>
      </w:r>
      <w:r w:rsidR="00C748B7" w:rsidRPr="006317CB">
        <w:t>The work was supported by the EPSRC-NIHR “Medical Device and Vulnerable Skin Network” (ref EP/M000303/1). There were no conflicts of interest in this study.</w:t>
      </w:r>
    </w:p>
    <w:p w:rsidR="00477ACC" w:rsidRPr="006317CB" w:rsidRDefault="00477ACC" w:rsidP="002D253A">
      <w:pPr>
        <w:spacing w:line="480" w:lineRule="auto"/>
      </w:pPr>
    </w:p>
    <w:p w:rsidR="00B25B88" w:rsidRPr="006317CB" w:rsidRDefault="00B25B88" w:rsidP="002D253A">
      <w:pPr>
        <w:spacing w:line="480" w:lineRule="auto"/>
      </w:pPr>
    </w:p>
    <w:p w:rsidR="00B25B88" w:rsidRPr="006317CB" w:rsidRDefault="00B25B88" w:rsidP="002D253A">
      <w:pPr>
        <w:spacing w:line="480" w:lineRule="auto"/>
      </w:pPr>
    </w:p>
    <w:p w:rsidR="00B25B88" w:rsidRPr="006317CB" w:rsidRDefault="00B25B88" w:rsidP="002D253A">
      <w:pPr>
        <w:spacing w:line="480" w:lineRule="auto"/>
      </w:pPr>
    </w:p>
    <w:p w:rsidR="00B25B88" w:rsidRPr="006317CB" w:rsidRDefault="00B25B88" w:rsidP="002D253A">
      <w:pPr>
        <w:spacing w:line="480" w:lineRule="auto"/>
      </w:pPr>
    </w:p>
    <w:p w:rsidR="00FC73BA" w:rsidRPr="006317CB" w:rsidRDefault="00FC73BA" w:rsidP="002D253A">
      <w:pPr>
        <w:spacing w:line="480" w:lineRule="auto"/>
      </w:pPr>
    </w:p>
    <w:p w:rsidR="00FC73BA" w:rsidRPr="006317CB" w:rsidRDefault="00FC73BA" w:rsidP="002D253A">
      <w:pPr>
        <w:spacing w:line="480" w:lineRule="auto"/>
      </w:pPr>
    </w:p>
    <w:p w:rsidR="00FC73BA" w:rsidRPr="006317CB" w:rsidRDefault="00FC73BA" w:rsidP="002D253A">
      <w:pPr>
        <w:spacing w:line="480" w:lineRule="auto"/>
      </w:pPr>
    </w:p>
    <w:p w:rsidR="00FC73BA" w:rsidRPr="006317CB" w:rsidRDefault="00FC73BA" w:rsidP="002D253A">
      <w:pPr>
        <w:spacing w:line="480" w:lineRule="auto"/>
      </w:pPr>
    </w:p>
    <w:p w:rsidR="00FC73BA" w:rsidRPr="006317CB" w:rsidRDefault="00FC73BA" w:rsidP="002D253A">
      <w:pPr>
        <w:spacing w:line="480" w:lineRule="auto"/>
      </w:pPr>
    </w:p>
    <w:p w:rsidR="00FC73BA" w:rsidRPr="006317CB" w:rsidRDefault="00FC73BA" w:rsidP="002D253A">
      <w:pPr>
        <w:spacing w:line="480" w:lineRule="auto"/>
      </w:pPr>
    </w:p>
    <w:p w:rsidR="00FC73BA" w:rsidRPr="006317CB" w:rsidRDefault="00FC73BA" w:rsidP="002D253A">
      <w:pPr>
        <w:spacing w:line="480" w:lineRule="auto"/>
      </w:pPr>
    </w:p>
    <w:p w:rsidR="00FC73BA" w:rsidRPr="006317CB" w:rsidRDefault="00FC73BA" w:rsidP="002D253A">
      <w:pPr>
        <w:spacing w:line="480" w:lineRule="auto"/>
      </w:pPr>
    </w:p>
    <w:p w:rsidR="005D3DB2" w:rsidRPr="006317CB" w:rsidRDefault="005D3DB2" w:rsidP="002D253A">
      <w:pPr>
        <w:spacing w:line="480" w:lineRule="auto"/>
      </w:pPr>
    </w:p>
    <w:p w:rsidR="00B25B88" w:rsidRPr="006317CB" w:rsidRDefault="00B25B88" w:rsidP="002D253A">
      <w:pPr>
        <w:spacing w:line="480" w:lineRule="auto"/>
      </w:pPr>
    </w:p>
    <w:p w:rsidR="00477ACC" w:rsidRPr="006317CB" w:rsidRDefault="000861C5">
      <w:pPr>
        <w:spacing w:line="480" w:lineRule="auto"/>
        <w:rPr>
          <w:b/>
          <w:bCs/>
        </w:rPr>
      </w:pPr>
      <w:r w:rsidRPr="006317CB">
        <w:rPr>
          <w:b/>
          <w:bCs/>
        </w:rPr>
        <w:lastRenderedPageBreak/>
        <w:t>References</w:t>
      </w:r>
      <w:r w:rsidRPr="006317CB">
        <w:rPr>
          <w:b/>
          <w:bCs/>
        </w:rPr>
        <w:br/>
      </w:r>
    </w:p>
    <w:p w:rsidR="0042139F" w:rsidRPr="006317CB" w:rsidRDefault="000861C5" w:rsidP="003F11CD">
      <w:pPr>
        <w:pStyle w:val="EndNoteBibliography"/>
        <w:spacing w:after="0" w:line="480" w:lineRule="auto"/>
        <w:rPr>
          <w:noProof/>
        </w:rPr>
      </w:pPr>
      <w:r w:rsidRPr="006317CB">
        <w:fldChar w:fldCharType="begin"/>
      </w:r>
      <w:r w:rsidRPr="006317CB">
        <w:instrText xml:space="preserve"> ADDIN EN.REFLIST </w:instrText>
      </w:r>
      <w:r w:rsidRPr="006317CB">
        <w:fldChar w:fldCharType="separate"/>
      </w:r>
      <w:r w:rsidR="0042139F" w:rsidRPr="006317CB">
        <w:rPr>
          <w:noProof/>
        </w:rPr>
        <w:t>[1] Mortimer PS, Rockson SG. New developments in clinical aspects of lymphatic disease. The Journal of Clinical Investigation. 2014;124:915-21.</w:t>
      </w:r>
    </w:p>
    <w:p w:rsidR="0042139F" w:rsidRPr="006317CB" w:rsidRDefault="0042139F" w:rsidP="003F11CD">
      <w:pPr>
        <w:pStyle w:val="EndNoteBibliography"/>
        <w:spacing w:after="0" w:line="480" w:lineRule="auto"/>
        <w:rPr>
          <w:noProof/>
        </w:rPr>
      </w:pPr>
      <w:r w:rsidRPr="006317CB">
        <w:rPr>
          <w:noProof/>
        </w:rPr>
        <w:t>[2] Stacker SA, Achen MG, Jussila L, Baldwin ME, Alitalo K. Metastasis: Lymphangiogenesis and cancer metastasis. Nat Rev Cancer. 2002;2:573-83.</w:t>
      </w:r>
    </w:p>
    <w:p w:rsidR="0042139F" w:rsidRPr="006317CB" w:rsidRDefault="0042139F" w:rsidP="003F11CD">
      <w:pPr>
        <w:pStyle w:val="EndNoteBibliography"/>
        <w:spacing w:after="0" w:line="480" w:lineRule="auto"/>
        <w:rPr>
          <w:noProof/>
        </w:rPr>
      </w:pPr>
      <w:r w:rsidRPr="006317CB">
        <w:rPr>
          <w:noProof/>
        </w:rPr>
        <w:t>[3] Paskett ED, Dean JA, Oliveri JM, Harrop JP. Cancer-Related Lymphedema Risk Factors, Diagnosis, Treatment, and Impact: A Review. J Clin Oncol. 2012;30:3726-33.</w:t>
      </w:r>
    </w:p>
    <w:p w:rsidR="0042139F" w:rsidRPr="006317CB" w:rsidRDefault="0042139F" w:rsidP="003F11CD">
      <w:pPr>
        <w:pStyle w:val="EndNoteBibliography"/>
        <w:spacing w:after="0" w:line="480" w:lineRule="auto"/>
        <w:rPr>
          <w:noProof/>
        </w:rPr>
      </w:pPr>
      <w:r w:rsidRPr="006317CB">
        <w:rPr>
          <w:noProof/>
        </w:rPr>
        <w:t>[4] Williams W, Witte C, Witte M, McNeill G. Radionuclide lymphangioscintigraphy in the evaluation of peripheral lymphedema. Clin Nucl Med. 2000;25:451-64.</w:t>
      </w:r>
    </w:p>
    <w:p w:rsidR="0042139F" w:rsidRPr="006317CB" w:rsidRDefault="0042139F" w:rsidP="003F11CD">
      <w:pPr>
        <w:pStyle w:val="EndNoteBibliography"/>
        <w:spacing w:after="0" w:line="480" w:lineRule="auto"/>
        <w:rPr>
          <w:noProof/>
        </w:rPr>
      </w:pPr>
      <w:r w:rsidRPr="006317CB">
        <w:rPr>
          <w:noProof/>
        </w:rPr>
        <w:t>[5] Sevick-Muraca EM. Translation of Near-Infrared Fluorescence Imaging Technologies: Emerging Clinical Applications. Annu Rev Med. 2012;63:217-31.</w:t>
      </w:r>
    </w:p>
    <w:p w:rsidR="0042139F" w:rsidRPr="006317CB" w:rsidRDefault="0042139F" w:rsidP="003F11CD">
      <w:pPr>
        <w:pStyle w:val="EndNoteBibliography"/>
        <w:spacing w:after="0" w:line="480" w:lineRule="auto"/>
        <w:rPr>
          <w:noProof/>
        </w:rPr>
      </w:pPr>
      <w:r w:rsidRPr="006317CB">
        <w:rPr>
          <w:noProof/>
        </w:rPr>
        <w:t>[6] Jung S-Y, Kim S-K, Kim S, Kwon Y, Lee E, Kang H-S, et al. Comparison of Sentinel Lymph Node Biopsy Guided by the Multimodal Method of Indocyanine Green Fluorescence, Radioisotope, and Blue Dye Versus the Radioisotope Method in Breast Cancer: A Randomized Controlled Trial. Ann Surg Oncol. 2014;21:1254-9.</w:t>
      </w:r>
    </w:p>
    <w:p w:rsidR="0042139F" w:rsidRPr="006317CB" w:rsidRDefault="0042139F" w:rsidP="003F11CD">
      <w:pPr>
        <w:pStyle w:val="EndNoteBibliography"/>
        <w:spacing w:after="0" w:line="480" w:lineRule="auto"/>
        <w:rPr>
          <w:noProof/>
        </w:rPr>
      </w:pPr>
      <w:r w:rsidRPr="006317CB">
        <w:rPr>
          <w:noProof/>
        </w:rPr>
        <w:t>[7] Bouten C</w:t>
      </w:r>
      <w:r w:rsidR="008F09C8" w:rsidRPr="006317CB">
        <w:rPr>
          <w:noProof/>
        </w:rPr>
        <w:t>VC</w:t>
      </w:r>
      <w:r w:rsidRPr="006317CB">
        <w:rPr>
          <w:noProof/>
        </w:rPr>
        <w:t>, Oomens C</w:t>
      </w:r>
      <w:r w:rsidR="008F09C8" w:rsidRPr="006317CB">
        <w:rPr>
          <w:noProof/>
        </w:rPr>
        <w:t>WJ</w:t>
      </w:r>
      <w:r w:rsidRPr="006317CB">
        <w:rPr>
          <w:noProof/>
        </w:rPr>
        <w:t>, Baaijens F</w:t>
      </w:r>
      <w:r w:rsidR="008F09C8" w:rsidRPr="006317CB">
        <w:rPr>
          <w:noProof/>
        </w:rPr>
        <w:t>PT</w:t>
      </w:r>
      <w:r w:rsidRPr="006317CB">
        <w:rPr>
          <w:noProof/>
        </w:rPr>
        <w:t>, Bader D</w:t>
      </w:r>
      <w:r w:rsidR="008F09C8" w:rsidRPr="006317CB">
        <w:rPr>
          <w:noProof/>
        </w:rPr>
        <w:t>L</w:t>
      </w:r>
      <w:r w:rsidRPr="006317CB">
        <w:rPr>
          <w:noProof/>
        </w:rPr>
        <w:t>. The Aetiology of Pressure Ulcers: Skin Deep or Muscle Bound? Arch Phys Med Rehabil. 2003;84:616-9.</w:t>
      </w:r>
    </w:p>
    <w:p w:rsidR="0042139F" w:rsidRPr="006317CB" w:rsidRDefault="0042139F" w:rsidP="003F11CD">
      <w:pPr>
        <w:pStyle w:val="EndNoteBibliography"/>
        <w:spacing w:after="0" w:line="480" w:lineRule="auto"/>
        <w:rPr>
          <w:noProof/>
        </w:rPr>
      </w:pPr>
      <w:r w:rsidRPr="006317CB">
        <w:rPr>
          <w:noProof/>
        </w:rPr>
        <w:t>[8] Miller GE, Seale J</w:t>
      </w:r>
      <w:r w:rsidR="008F09C8" w:rsidRPr="006317CB">
        <w:rPr>
          <w:noProof/>
        </w:rPr>
        <w:t>L</w:t>
      </w:r>
      <w:r w:rsidRPr="006317CB">
        <w:rPr>
          <w:noProof/>
        </w:rPr>
        <w:t>. Lymphatic clearance during compressive loading. Lymphology. 1981;14:161-6.</w:t>
      </w:r>
    </w:p>
    <w:p w:rsidR="0042139F" w:rsidRPr="006317CB" w:rsidRDefault="0042139F" w:rsidP="003F11CD">
      <w:pPr>
        <w:pStyle w:val="EndNoteBibliography"/>
        <w:spacing w:after="0" w:line="480" w:lineRule="auto"/>
        <w:rPr>
          <w:noProof/>
        </w:rPr>
      </w:pPr>
      <w:r w:rsidRPr="006317CB">
        <w:rPr>
          <w:noProof/>
        </w:rPr>
        <w:t>[9] Miller GE, Seale JL. The Recovery of Terminal Lymph Flow Following Occlusion. J Biomech Eng. 1987;109:48-54.</w:t>
      </w:r>
    </w:p>
    <w:p w:rsidR="0042139F" w:rsidRPr="006317CB" w:rsidRDefault="0042139F" w:rsidP="003F11CD">
      <w:pPr>
        <w:pStyle w:val="EndNoteBibliography"/>
        <w:spacing w:after="0" w:line="480" w:lineRule="auto"/>
        <w:rPr>
          <w:noProof/>
        </w:rPr>
      </w:pPr>
      <w:r w:rsidRPr="006317CB">
        <w:rPr>
          <w:noProof/>
        </w:rPr>
        <w:t>[10] Unno N, Nishiyama M, Suzuki M, Tanaka H, Yamamoto N, Sagara D, et al. A novel method of measuring human lymphatic pumping using indocyanine green fluorescence lymphography. J Vasc Surg. 2010;52:946-52.</w:t>
      </w:r>
    </w:p>
    <w:p w:rsidR="0042139F" w:rsidRPr="006317CB" w:rsidRDefault="0042139F" w:rsidP="003F11CD">
      <w:pPr>
        <w:pStyle w:val="EndNoteBibliography"/>
        <w:spacing w:after="0" w:line="480" w:lineRule="auto"/>
        <w:rPr>
          <w:noProof/>
        </w:rPr>
      </w:pPr>
      <w:r w:rsidRPr="006317CB">
        <w:rPr>
          <w:noProof/>
        </w:rPr>
        <w:lastRenderedPageBreak/>
        <w:t>[11] Gray R, Voegeli D, Bader D</w:t>
      </w:r>
      <w:r w:rsidR="008F09C8" w:rsidRPr="006317CB">
        <w:rPr>
          <w:noProof/>
        </w:rPr>
        <w:t>L</w:t>
      </w:r>
      <w:r w:rsidRPr="006317CB">
        <w:rPr>
          <w:noProof/>
        </w:rPr>
        <w:t>. Features of Dermal Lymphatic Dysfunction in Uniaxially-Compressed Tissues: Implication in Pressure Ulcer Aetiology. Journal of Tissue Viability. 2015;in press.</w:t>
      </w:r>
    </w:p>
    <w:p w:rsidR="0042139F" w:rsidRPr="006317CB" w:rsidRDefault="0042139F" w:rsidP="003F11CD">
      <w:pPr>
        <w:pStyle w:val="EndNoteBibliography"/>
        <w:spacing w:after="0" w:line="480" w:lineRule="auto"/>
        <w:rPr>
          <w:noProof/>
        </w:rPr>
      </w:pPr>
      <w:r w:rsidRPr="006317CB">
        <w:rPr>
          <w:noProof/>
        </w:rPr>
        <w:t>[12] Basu A. Droplet morphometry and velocimetry (DMV): a video processing software for time-resolved, label-free tracking of droplet parameters. Lab Chip. 2013;13:1892-901.</w:t>
      </w:r>
    </w:p>
    <w:p w:rsidR="0042139F" w:rsidRPr="006317CB" w:rsidRDefault="0042139F" w:rsidP="003F11CD">
      <w:pPr>
        <w:pStyle w:val="EndNoteBibliography"/>
        <w:spacing w:after="0" w:line="480" w:lineRule="auto"/>
        <w:rPr>
          <w:noProof/>
          <w:lang w:val="fr-FR"/>
        </w:rPr>
      </w:pPr>
      <w:r w:rsidRPr="006317CB">
        <w:rPr>
          <w:noProof/>
        </w:rPr>
        <w:t xml:space="preserve">[13] Yamamoto T, Narushima M, Yoshimatsu H, Yamamoto N, Kikuchi K, Todokoro T, et al. Dynamic Indocyanine Green (ICG) Lymphography for Breast Cancer-Related Arm Lymphedema. </w:t>
      </w:r>
      <w:r w:rsidRPr="006317CB">
        <w:rPr>
          <w:noProof/>
          <w:lang w:val="fr-FR"/>
        </w:rPr>
        <w:t>Ann Plast Surg. 2014;73:706-9.</w:t>
      </w:r>
    </w:p>
    <w:p w:rsidR="0042139F" w:rsidRPr="006317CB" w:rsidRDefault="0042139F" w:rsidP="003F11CD">
      <w:pPr>
        <w:pStyle w:val="EndNoteBibliography"/>
        <w:spacing w:after="0" w:line="480" w:lineRule="auto"/>
        <w:rPr>
          <w:noProof/>
        </w:rPr>
      </w:pPr>
      <w:r w:rsidRPr="006317CB">
        <w:rPr>
          <w:noProof/>
          <w:lang w:val="fr-FR"/>
        </w:rPr>
        <w:t xml:space="preserve">[14] Lu Q, Delproposto Z, Hu A, Tran C, Liu N, Li Y, et al. </w:t>
      </w:r>
      <w:r w:rsidRPr="006317CB">
        <w:rPr>
          <w:noProof/>
        </w:rPr>
        <w:t>MR Lymphography of Lymphatic Vessels in Lower Extremity with Gynecologic Oncology-Related Lymphedema. PLoS ONE. 2012;7:e50319.</w:t>
      </w:r>
    </w:p>
    <w:p w:rsidR="0042139F" w:rsidRPr="006317CB" w:rsidRDefault="0042139F" w:rsidP="003F11CD">
      <w:pPr>
        <w:pStyle w:val="EndNoteBibliography"/>
        <w:spacing w:after="0" w:line="480" w:lineRule="auto"/>
        <w:rPr>
          <w:noProof/>
        </w:rPr>
      </w:pPr>
      <w:r w:rsidRPr="006317CB">
        <w:rPr>
          <w:noProof/>
        </w:rPr>
        <w:t>[15] Wong VK, Stotts NA, Hopf HW, Froelicher ES, Dowling GA. How heel oxygenation changes under pressure. Wound Repair Regen. 2007;15:786-94.</w:t>
      </w:r>
    </w:p>
    <w:p w:rsidR="0042139F" w:rsidRPr="006317CB" w:rsidRDefault="0042139F" w:rsidP="003F11CD">
      <w:pPr>
        <w:pStyle w:val="EndNoteBibliography"/>
        <w:spacing w:line="480" w:lineRule="auto"/>
        <w:rPr>
          <w:noProof/>
        </w:rPr>
      </w:pPr>
      <w:r w:rsidRPr="006317CB">
        <w:rPr>
          <w:noProof/>
        </w:rPr>
        <w:t>[16] Chai CY, Bader DL. The physiological response of skin tissues to alternating support pressures in able-bodied subjects. Journal of the Mechanical Behavior of Biomedical Materials. 2013.</w:t>
      </w:r>
    </w:p>
    <w:p w:rsidR="00477ACC" w:rsidRPr="006317CB" w:rsidRDefault="000861C5">
      <w:pPr>
        <w:pStyle w:val="EndNoteBibliography"/>
        <w:spacing w:after="0" w:line="480" w:lineRule="auto"/>
      </w:pPr>
      <w:r w:rsidRPr="006317CB">
        <w:fldChar w:fldCharType="end"/>
      </w:r>
    </w:p>
    <w:p w:rsidR="00CB3876" w:rsidRPr="002D253A" w:rsidRDefault="00CB3876" w:rsidP="002D253A">
      <w:pPr>
        <w:spacing w:line="480" w:lineRule="auto"/>
      </w:pPr>
    </w:p>
    <w:sectPr w:rsidR="00CB3876" w:rsidRPr="002D253A">
      <w:headerReference w:type="default" r:id="rId21"/>
      <w:footerReference w:type="default" r:id="rId22"/>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62E9" w:rsidRDefault="004562E9">
      <w:pPr>
        <w:spacing w:after="0" w:line="240" w:lineRule="auto"/>
      </w:pPr>
      <w:r>
        <w:separator/>
      </w:r>
    </w:p>
  </w:endnote>
  <w:endnote w:type="continuationSeparator" w:id="0">
    <w:p w:rsidR="004562E9" w:rsidRDefault="004562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62E9" w:rsidRDefault="004562E9">
    <w:pPr>
      <w:pStyle w:val="Footer"/>
      <w:tabs>
        <w:tab w:val="clear" w:pos="9026"/>
        <w:tab w:val="right" w:pos="9000"/>
      </w:tabs>
      <w:jc w:val="right"/>
    </w:pPr>
    <w:r>
      <w:fldChar w:fldCharType="begin"/>
    </w:r>
    <w:r>
      <w:instrText xml:space="preserve"> PAGE </w:instrText>
    </w:r>
    <w:r>
      <w:fldChar w:fldCharType="separate"/>
    </w:r>
    <w:r w:rsidR="00FF432D">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62E9" w:rsidRDefault="004562E9">
      <w:pPr>
        <w:spacing w:after="0" w:line="240" w:lineRule="auto"/>
      </w:pPr>
      <w:r>
        <w:separator/>
      </w:r>
    </w:p>
  </w:footnote>
  <w:footnote w:type="continuationSeparator" w:id="0">
    <w:p w:rsidR="004562E9" w:rsidRDefault="004562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62E9" w:rsidRDefault="004562E9">
    <w:pPr>
      <w:pStyle w:val="HeaderFoo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81CB2"/>
    <w:multiLevelType w:val="multilevel"/>
    <w:tmpl w:val="0784C0E6"/>
    <w:styleLink w:val="List21"/>
    <w:lvl w:ilvl="0">
      <w:start w:val="1"/>
      <w:numFmt w:val="decimal"/>
      <w:lvlText w:val="%1."/>
      <w:lvlJc w:val="left"/>
      <w:rPr>
        <w:position w:val="0"/>
        <w:rtl w:val="0"/>
      </w:rPr>
    </w:lvl>
    <w:lvl w:ilvl="1">
      <w:start w:val="1"/>
      <w:numFmt w:val="decimal"/>
      <w:lvlText w:val="%1.%2."/>
      <w:lvlJc w:val="left"/>
      <w:rPr>
        <w:position w:val="0"/>
        <w:rtl w:val="0"/>
      </w:rPr>
    </w:lvl>
    <w:lvl w:ilvl="2">
      <w:start w:val="3"/>
      <w:numFmt w:val="decimal"/>
      <w:lvlText w:val="%1.%2.%3."/>
      <w:lvlJc w:val="left"/>
      <w:rPr>
        <w:position w:val="0"/>
        <w:rtl w:val="0"/>
      </w:rPr>
    </w:lvl>
    <w:lvl w:ilvl="3">
      <w:start w:val="1"/>
      <w:numFmt w:val="decimal"/>
      <w:lvlText w:val="%1.%2.%3.%4."/>
      <w:lvlJc w:val="left"/>
      <w:rPr>
        <w:position w:val="0"/>
        <w:rtl w:val="0"/>
      </w:rPr>
    </w:lvl>
    <w:lvl w:ilvl="4">
      <w:start w:val="1"/>
      <w:numFmt w:val="decimal"/>
      <w:lvlText w:val="%1.%2.%3.%4.%5."/>
      <w:lvlJc w:val="left"/>
      <w:rPr>
        <w:position w:val="0"/>
        <w:rtl w:val="0"/>
      </w:rPr>
    </w:lvl>
    <w:lvl w:ilvl="5">
      <w:start w:val="1"/>
      <w:numFmt w:val="decimal"/>
      <w:lvlText w:val="%1.%2.%3.%4.%5.%6."/>
      <w:lvlJc w:val="left"/>
      <w:rPr>
        <w:position w:val="0"/>
        <w:rtl w:val="0"/>
      </w:rPr>
    </w:lvl>
    <w:lvl w:ilvl="6">
      <w:start w:val="1"/>
      <w:numFmt w:val="decimal"/>
      <w:lvlText w:val="%1.%2.%3.%4.%5.%6.%7."/>
      <w:lvlJc w:val="left"/>
      <w:rPr>
        <w:position w:val="0"/>
        <w:rtl w:val="0"/>
      </w:rPr>
    </w:lvl>
    <w:lvl w:ilvl="7">
      <w:start w:val="1"/>
      <w:numFmt w:val="decimal"/>
      <w:lvlText w:val="%1.%2.%3.%4.%5.%6.%7.%8."/>
      <w:lvlJc w:val="left"/>
      <w:rPr>
        <w:position w:val="0"/>
        <w:rtl w:val="0"/>
      </w:rPr>
    </w:lvl>
    <w:lvl w:ilvl="8">
      <w:start w:val="1"/>
      <w:numFmt w:val="decimal"/>
      <w:lvlText w:val="%1.%2.%3.%4.%5.%6.%7.%8.%9."/>
      <w:lvlJc w:val="left"/>
      <w:rPr>
        <w:position w:val="0"/>
        <w:rtl w:val="0"/>
      </w:rPr>
    </w:lvl>
  </w:abstractNum>
  <w:abstractNum w:abstractNumId="1">
    <w:nsid w:val="0E9C3506"/>
    <w:multiLevelType w:val="multilevel"/>
    <w:tmpl w:val="9FB094DC"/>
    <w:lvl w:ilvl="0">
      <w:start w:val="1"/>
      <w:numFmt w:val="decimal"/>
      <w:lvlText w:val="%1."/>
      <w:lvlJc w:val="left"/>
      <w:pPr>
        <w:ind w:left="720" w:hanging="360"/>
      </w:pPr>
      <w:rPr>
        <w:rFonts w:hint="default"/>
      </w:rPr>
    </w:lvl>
    <w:lvl w:ilvl="1">
      <w:start w:val="4"/>
      <w:numFmt w:val="decimal"/>
      <w:isLgl/>
      <w:lvlText w:val="%1.%2"/>
      <w:lvlJc w:val="left"/>
      <w:pPr>
        <w:ind w:left="975" w:hanging="43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240" w:hanging="1440"/>
      </w:pPr>
      <w:rPr>
        <w:rFonts w:hint="default"/>
      </w:rPr>
    </w:lvl>
  </w:abstractNum>
  <w:abstractNum w:abstractNumId="2">
    <w:nsid w:val="15825221"/>
    <w:multiLevelType w:val="multilevel"/>
    <w:tmpl w:val="2A2A1630"/>
    <w:lvl w:ilvl="0">
      <w:start w:val="1"/>
      <w:numFmt w:val="decimal"/>
      <w:lvlText w:val="%1."/>
      <w:lvlJc w:val="left"/>
      <w:rPr>
        <w:position w:val="0"/>
        <w:rtl w:val="0"/>
      </w:rPr>
    </w:lvl>
    <w:lvl w:ilvl="1">
      <w:start w:val="1"/>
      <w:numFmt w:val="decimal"/>
      <w:lvlText w:val="%1.%2."/>
      <w:lvlJc w:val="left"/>
      <w:rPr>
        <w:position w:val="0"/>
        <w:rtl w:val="0"/>
      </w:rPr>
    </w:lvl>
    <w:lvl w:ilvl="2">
      <w:start w:val="1"/>
      <w:numFmt w:val="decimal"/>
      <w:lvlText w:val="%1.%2.%3."/>
      <w:lvlJc w:val="left"/>
      <w:rPr>
        <w:position w:val="0"/>
        <w:rtl w:val="0"/>
      </w:rPr>
    </w:lvl>
    <w:lvl w:ilvl="3">
      <w:start w:val="1"/>
      <w:numFmt w:val="decimal"/>
      <w:lvlText w:val="%1.%2.%3.%4."/>
      <w:lvlJc w:val="left"/>
      <w:rPr>
        <w:position w:val="0"/>
        <w:rtl w:val="0"/>
      </w:rPr>
    </w:lvl>
    <w:lvl w:ilvl="4">
      <w:start w:val="1"/>
      <w:numFmt w:val="decimal"/>
      <w:lvlText w:val="%1.%2.%3.%4.%5."/>
      <w:lvlJc w:val="left"/>
      <w:rPr>
        <w:position w:val="0"/>
        <w:rtl w:val="0"/>
      </w:rPr>
    </w:lvl>
    <w:lvl w:ilvl="5">
      <w:start w:val="1"/>
      <w:numFmt w:val="decimal"/>
      <w:lvlText w:val="%1.%2.%3.%4.%5.%6."/>
      <w:lvlJc w:val="left"/>
      <w:rPr>
        <w:position w:val="0"/>
        <w:rtl w:val="0"/>
      </w:rPr>
    </w:lvl>
    <w:lvl w:ilvl="6">
      <w:start w:val="1"/>
      <w:numFmt w:val="decimal"/>
      <w:lvlText w:val="%1.%2.%3.%4.%5.%6.%7."/>
      <w:lvlJc w:val="left"/>
      <w:rPr>
        <w:position w:val="0"/>
        <w:rtl w:val="0"/>
      </w:rPr>
    </w:lvl>
    <w:lvl w:ilvl="7">
      <w:start w:val="1"/>
      <w:numFmt w:val="decimal"/>
      <w:lvlText w:val="%1.%2.%3.%4.%5.%6.%7.%8."/>
      <w:lvlJc w:val="left"/>
      <w:rPr>
        <w:position w:val="0"/>
        <w:rtl w:val="0"/>
      </w:rPr>
    </w:lvl>
    <w:lvl w:ilvl="8">
      <w:start w:val="1"/>
      <w:numFmt w:val="decimal"/>
      <w:lvlText w:val="%1.%2.%3.%4.%5.%6.%7.%8.%9."/>
      <w:lvlJc w:val="left"/>
      <w:rPr>
        <w:position w:val="0"/>
        <w:rtl w:val="0"/>
      </w:rPr>
    </w:lvl>
  </w:abstractNum>
  <w:abstractNum w:abstractNumId="3">
    <w:nsid w:val="1C7D2911"/>
    <w:multiLevelType w:val="multilevel"/>
    <w:tmpl w:val="42BEEE26"/>
    <w:lvl w:ilvl="0">
      <w:start w:val="2"/>
      <w:numFmt w:val="decimal"/>
      <w:lvlText w:val="%1"/>
      <w:lvlJc w:val="left"/>
      <w:pPr>
        <w:ind w:left="435" w:hanging="435"/>
      </w:pPr>
      <w:rPr>
        <w:rFonts w:hint="default"/>
      </w:rPr>
    </w:lvl>
    <w:lvl w:ilvl="1">
      <w:start w:val="3"/>
      <w:numFmt w:val="decimal"/>
      <w:lvlText w:val="%1.%2"/>
      <w:lvlJc w:val="left"/>
      <w:pPr>
        <w:ind w:left="795" w:hanging="435"/>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nsid w:val="30B00C19"/>
    <w:multiLevelType w:val="multilevel"/>
    <w:tmpl w:val="9A123E12"/>
    <w:lvl w:ilvl="0">
      <w:start w:val="1"/>
      <w:numFmt w:val="decimal"/>
      <w:lvlText w:val="%1."/>
      <w:lvlJc w:val="left"/>
      <w:rPr>
        <w:position w:val="0"/>
        <w:rtl w:val="0"/>
      </w:rPr>
    </w:lvl>
    <w:lvl w:ilvl="1">
      <w:start w:val="1"/>
      <w:numFmt w:val="decimal"/>
      <w:lvlText w:val="%1.%2."/>
      <w:lvlJc w:val="left"/>
      <w:rPr>
        <w:position w:val="0"/>
        <w:rtl w:val="0"/>
      </w:rPr>
    </w:lvl>
    <w:lvl w:ilvl="2">
      <w:start w:val="1"/>
      <w:numFmt w:val="decimal"/>
      <w:lvlText w:val="%1.%2.%3."/>
      <w:lvlJc w:val="left"/>
      <w:rPr>
        <w:position w:val="0"/>
        <w:rtl w:val="0"/>
      </w:rPr>
    </w:lvl>
    <w:lvl w:ilvl="3">
      <w:start w:val="1"/>
      <w:numFmt w:val="decimal"/>
      <w:lvlText w:val="%1.%2.%3.%4."/>
      <w:lvlJc w:val="left"/>
      <w:rPr>
        <w:position w:val="0"/>
        <w:rtl w:val="0"/>
      </w:rPr>
    </w:lvl>
    <w:lvl w:ilvl="4">
      <w:start w:val="1"/>
      <w:numFmt w:val="decimal"/>
      <w:lvlText w:val="%1.%2.%3.%4.%5."/>
      <w:lvlJc w:val="left"/>
      <w:rPr>
        <w:position w:val="0"/>
        <w:rtl w:val="0"/>
      </w:rPr>
    </w:lvl>
    <w:lvl w:ilvl="5">
      <w:start w:val="1"/>
      <w:numFmt w:val="decimal"/>
      <w:lvlText w:val="%1.%2.%3.%4.%5.%6."/>
      <w:lvlJc w:val="left"/>
      <w:rPr>
        <w:position w:val="0"/>
        <w:rtl w:val="0"/>
      </w:rPr>
    </w:lvl>
    <w:lvl w:ilvl="6">
      <w:start w:val="1"/>
      <w:numFmt w:val="decimal"/>
      <w:lvlText w:val="%1.%2.%3.%4.%5.%6.%7."/>
      <w:lvlJc w:val="left"/>
      <w:rPr>
        <w:position w:val="0"/>
        <w:rtl w:val="0"/>
      </w:rPr>
    </w:lvl>
    <w:lvl w:ilvl="7">
      <w:start w:val="1"/>
      <w:numFmt w:val="decimal"/>
      <w:lvlText w:val="%1.%2.%3.%4.%5.%6.%7.%8."/>
      <w:lvlJc w:val="left"/>
      <w:rPr>
        <w:position w:val="0"/>
        <w:rtl w:val="0"/>
      </w:rPr>
    </w:lvl>
    <w:lvl w:ilvl="8">
      <w:start w:val="1"/>
      <w:numFmt w:val="decimal"/>
      <w:lvlText w:val="%1.%2.%3.%4.%5.%6.%7.%8.%9."/>
      <w:lvlJc w:val="left"/>
      <w:rPr>
        <w:position w:val="0"/>
        <w:rtl w:val="0"/>
      </w:rPr>
    </w:lvl>
  </w:abstractNum>
  <w:abstractNum w:abstractNumId="5">
    <w:nsid w:val="382D52A9"/>
    <w:multiLevelType w:val="multilevel"/>
    <w:tmpl w:val="E12E49DC"/>
    <w:lvl w:ilvl="0">
      <w:start w:val="1"/>
      <w:numFmt w:val="decimal"/>
      <w:lvlText w:val="%1."/>
      <w:lvlJc w:val="left"/>
      <w:rPr>
        <w:position w:val="0"/>
      </w:rPr>
    </w:lvl>
    <w:lvl w:ilvl="1">
      <w:start w:val="1"/>
      <w:numFmt w:val="decimal"/>
      <w:lvlText w:val="%1.%2."/>
      <w:lvlJc w:val="left"/>
      <w:rPr>
        <w:position w:val="0"/>
      </w:rPr>
    </w:lvl>
    <w:lvl w:ilvl="2">
      <w:start w:val="1"/>
      <w:numFmt w:val="decimal"/>
      <w:lvlText w:val="%1.%2.%3."/>
      <w:lvlJc w:val="left"/>
      <w:rPr>
        <w:position w:val="0"/>
      </w:rPr>
    </w:lvl>
    <w:lvl w:ilvl="3">
      <w:start w:val="1"/>
      <w:numFmt w:val="decimal"/>
      <w:lvlText w:val="%1.%2.%3.%4."/>
      <w:lvlJc w:val="left"/>
      <w:rPr>
        <w:position w:val="0"/>
      </w:rPr>
    </w:lvl>
    <w:lvl w:ilvl="4">
      <w:start w:val="1"/>
      <w:numFmt w:val="decimal"/>
      <w:lvlText w:val="%1.%2.%3.%4.%5."/>
      <w:lvlJc w:val="left"/>
      <w:rPr>
        <w:position w:val="0"/>
      </w:rPr>
    </w:lvl>
    <w:lvl w:ilvl="5">
      <w:start w:val="1"/>
      <w:numFmt w:val="decimal"/>
      <w:lvlText w:val="%1.%2.%3.%4.%5.%6."/>
      <w:lvlJc w:val="left"/>
      <w:rPr>
        <w:position w:val="0"/>
      </w:rPr>
    </w:lvl>
    <w:lvl w:ilvl="6">
      <w:start w:val="1"/>
      <w:numFmt w:val="decimal"/>
      <w:lvlText w:val="%1.%2.%3.%4.%5.%6.%7."/>
      <w:lvlJc w:val="left"/>
      <w:rPr>
        <w:position w:val="0"/>
      </w:rPr>
    </w:lvl>
    <w:lvl w:ilvl="7">
      <w:start w:val="1"/>
      <w:numFmt w:val="decimal"/>
      <w:lvlText w:val="%1.%2.%3.%4.%5.%6.%7.%8."/>
      <w:lvlJc w:val="left"/>
      <w:rPr>
        <w:position w:val="0"/>
      </w:rPr>
    </w:lvl>
    <w:lvl w:ilvl="8">
      <w:start w:val="1"/>
      <w:numFmt w:val="decimal"/>
      <w:lvlText w:val="%1.%2.%3.%4.%5.%6.%7.%8.%9."/>
      <w:lvlJc w:val="left"/>
      <w:rPr>
        <w:position w:val="0"/>
      </w:rPr>
    </w:lvl>
  </w:abstractNum>
  <w:abstractNum w:abstractNumId="6">
    <w:nsid w:val="39B47498"/>
    <w:multiLevelType w:val="multilevel"/>
    <w:tmpl w:val="81FE8ECE"/>
    <w:styleLink w:val="List31"/>
    <w:lvl w:ilvl="0">
      <w:start w:val="1"/>
      <w:numFmt w:val="decimal"/>
      <w:lvlText w:val="%1."/>
      <w:lvlJc w:val="left"/>
      <w:rPr>
        <w:position w:val="0"/>
        <w:rtl w:val="0"/>
      </w:rPr>
    </w:lvl>
    <w:lvl w:ilvl="1">
      <w:start w:val="1"/>
      <w:numFmt w:val="decimal"/>
      <w:lvlText w:val="%1.%2."/>
      <w:lvlJc w:val="left"/>
      <w:rPr>
        <w:position w:val="0"/>
        <w:rtl w:val="0"/>
      </w:rPr>
    </w:lvl>
    <w:lvl w:ilvl="2">
      <w:start w:val="5"/>
      <w:numFmt w:val="decimal"/>
      <w:lvlText w:val="%1.%2.%3."/>
      <w:lvlJc w:val="left"/>
      <w:rPr>
        <w:position w:val="0"/>
        <w:rtl w:val="0"/>
      </w:rPr>
    </w:lvl>
    <w:lvl w:ilvl="3">
      <w:start w:val="1"/>
      <w:numFmt w:val="decimal"/>
      <w:lvlText w:val="%1.%2.%3.%4."/>
      <w:lvlJc w:val="left"/>
      <w:rPr>
        <w:position w:val="0"/>
        <w:rtl w:val="0"/>
      </w:rPr>
    </w:lvl>
    <w:lvl w:ilvl="4">
      <w:start w:val="1"/>
      <w:numFmt w:val="decimal"/>
      <w:lvlText w:val="%1.%2.%3.%4.%5."/>
      <w:lvlJc w:val="left"/>
      <w:rPr>
        <w:position w:val="0"/>
        <w:rtl w:val="0"/>
      </w:rPr>
    </w:lvl>
    <w:lvl w:ilvl="5">
      <w:start w:val="1"/>
      <w:numFmt w:val="decimal"/>
      <w:lvlText w:val="%1.%2.%3.%4.%5.%6."/>
      <w:lvlJc w:val="left"/>
      <w:rPr>
        <w:position w:val="0"/>
        <w:rtl w:val="0"/>
      </w:rPr>
    </w:lvl>
    <w:lvl w:ilvl="6">
      <w:start w:val="1"/>
      <w:numFmt w:val="decimal"/>
      <w:lvlText w:val="%1.%2.%3.%4.%5.%6.%7."/>
      <w:lvlJc w:val="left"/>
      <w:rPr>
        <w:position w:val="0"/>
        <w:rtl w:val="0"/>
      </w:rPr>
    </w:lvl>
    <w:lvl w:ilvl="7">
      <w:start w:val="1"/>
      <w:numFmt w:val="decimal"/>
      <w:lvlText w:val="%1.%2.%3.%4.%5.%6.%7.%8."/>
      <w:lvlJc w:val="left"/>
      <w:rPr>
        <w:position w:val="0"/>
        <w:rtl w:val="0"/>
      </w:rPr>
    </w:lvl>
    <w:lvl w:ilvl="8">
      <w:start w:val="1"/>
      <w:numFmt w:val="decimal"/>
      <w:lvlText w:val="%1.%2.%3.%4.%5.%6.%7.%8.%9."/>
      <w:lvlJc w:val="left"/>
      <w:rPr>
        <w:position w:val="0"/>
        <w:rtl w:val="0"/>
      </w:rPr>
    </w:lvl>
  </w:abstractNum>
  <w:abstractNum w:abstractNumId="7">
    <w:nsid w:val="403503CB"/>
    <w:multiLevelType w:val="multilevel"/>
    <w:tmpl w:val="581A5374"/>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8">
    <w:nsid w:val="475711F5"/>
    <w:multiLevelType w:val="multilevel"/>
    <w:tmpl w:val="12CA26AE"/>
    <w:lvl w:ilvl="0">
      <w:start w:val="2"/>
      <w:numFmt w:val="decimal"/>
      <w:lvlText w:val="%1"/>
      <w:lvlJc w:val="left"/>
      <w:pPr>
        <w:ind w:left="435" w:hanging="435"/>
      </w:pPr>
      <w:rPr>
        <w:rFonts w:hint="default"/>
      </w:rPr>
    </w:lvl>
    <w:lvl w:ilvl="1">
      <w:start w:val="3"/>
      <w:numFmt w:val="decimal"/>
      <w:lvlText w:val="%1.%2"/>
      <w:lvlJc w:val="left"/>
      <w:pPr>
        <w:ind w:left="795" w:hanging="435"/>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nsid w:val="50144510"/>
    <w:multiLevelType w:val="multilevel"/>
    <w:tmpl w:val="77768402"/>
    <w:lvl w:ilvl="0">
      <w:start w:val="1"/>
      <w:numFmt w:val="decimal"/>
      <w:lvlText w:val="%1."/>
      <w:lvlJc w:val="left"/>
      <w:rPr>
        <w:position w:val="0"/>
        <w:rtl w:val="0"/>
      </w:rPr>
    </w:lvl>
    <w:lvl w:ilvl="1">
      <w:start w:val="1"/>
      <w:numFmt w:val="decimal"/>
      <w:lvlText w:val="%1.%2."/>
      <w:lvlJc w:val="left"/>
      <w:rPr>
        <w:position w:val="0"/>
        <w:rtl w:val="0"/>
      </w:rPr>
    </w:lvl>
    <w:lvl w:ilvl="2">
      <w:start w:val="1"/>
      <w:numFmt w:val="decimal"/>
      <w:lvlText w:val="%1.%2.%3."/>
      <w:lvlJc w:val="left"/>
      <w:rPr>
        <w:position w:val="0"/>
        <w:rtl w:val="0"/>
      </w:rPr>
    </w:lvl>
    <w:lvl w:ilvl="3">
      <w:start w:val="1"/>
      <w:numFmt w:val="decimal"/>
      <w:lvlText w:val="%1.%2.%3.%4."/>
      <w:lvlJc w:val="left"/>
      <w:rPr>
        <w:position w:val="0"/>
        <w:rtl w:val="0"/>
      </w:rPr>
    </w:lvl>
    <w:lvl w:ilvl="4">
      <w:start w:val="1"/>
      <w:numFmt w:val="decimal"/>
      <w:lvlText w:val="%1.%2.%3.%4.%5."/>
      <w:lvlJc w:val="left"/>
      <w:rPr>
        <w:position w:val="0"/>
        <w:rtl w:val="0"/>
      </w:rPr>
    </w:lvl>
    <w:lvl w:ilvl="5">
      <w:start w:val="1"/>
      <w:numFmt w:val="decimal"/>
      <w:lvlText w:val="%1.%2.%3.%4.%5.%6."/>
      <w:lvlJc w:val="left"/>
      <w:rPr>
        <w:position w:val="0"/>
        <w:rtl w:val="0"/>
      </w:rPr>
    </w:lvl>
    <w:lvl w:ilvl="6">
      <w:start w:val="1"/>
      <w:numFmt w:val="decimal"/>
      <w:lvlText w:val="%1.%2.%3.%4.%5.%6.%7."/>
      <w:lvlJc w:val="left"/>
      <w:rPr>
        <w:position w:val="0"/>
        <w:rtl w:val="0"/>
      </w:rPr>
    </w:lvl>
    <w:lvl w:ilvl="7">
      <w:start w:val="1"/>
      <w:numFmt w:val="decimal"/>
      <w:lvlText w:val="%1.%2.%3.%4.%5.%6.%7.%8."/>
      <w:lvlJc w:val="left"/>
      <w:rPr>
        <w:position w:val="0"/>
        <w:rtl w:val="0"/>
      </w:rPr>
    </w:lvl>
    <w:lvl w:ilvl="8">
      <w:start w:val="1"/>
      <w:numFmt w:val="decimal"/>
      <w:lvlText w:val="%1.%2.%3.%4.%5.%6.%7.%8.%9."/>
      <w:lvlJc w:val="left"/>
      <w:rPr>
        <w:position w:val="0"/>
        <w:rtl w:val="0"/>
      </w:rPr>
    </w:lvl>
  </w:abstractNum>
  <w:abstractNum w:abstractNumId="10">
    <w:nsid w:val="53B93858"/>
    <w:multiLevelType w:val="multilevel"/>
    <w:tmpl w:val="81B0B88E"/>
    <w:lvl w:ilvl="0">
      <w:start w:val="1"/>
      <w:numFmt w:val="decimal"/>
      <w:lvlText w:val="%1."/>
      <w:lvlJc w:val="left"/>
      <w:rPr>
        <w:position w:val="0"/>
      </w:rPr>
    </w:lvl>
    <w:lvl w:ilvl="1">
      <w:start w:val="1"/>
      <w:numFmt w:val="decimal"/>
      <w:lvlText w:val="%1.%2."/>
      <w:lvlJc w:val="left"/>
      <w:rPr>
        <w:position w:val="0"/>
      </w:rPr>
    </w:lvl>
    <w:lvl w:ilvl="2">
      <w:start w:val="1"/>
      <w:numFmt w:val="decimal"/>
      <w:lvlText w:val="%1.%2.%3."/>
      <w:lvlJc w:val="left"/>
      <w:rPr>
        <w:position w:val="0"/>
      </w:rPr>
    </w:lvl>
    <w:lvl w:ilvl="3">
      <w:start w:val="1"/>
      <w:numFmt w:val="decimal"/>
      <w:lvlText w:val="%1.%2.%3.%4."/>
      <w:lvlJc w:val="left"/>
      <w:rPr>
        <w:position w:val="0"/>
      </w:rPr>
    </w:lvl>
    <w:lvl w:ilvl="4">
      <w:start w:val="1"/>
      <w:numFmt w:val="decimal"/>
      <w:lvlText w:val="%1.%2.%3.%4.%5."/>
      <w:lvlJc w:val="left"/>
      <w:rPr>
        <w:position w:val="0"/>
      </w:rPr>
    </w:lvl>
    <w:lvl w:ilvl="5">
      <w:start w:val="1"/>
      <w:numFmt w:val="decimal"/>
      <w:lvlText w:val="%1.%2.%3.%4.%5.%6."/>
      <w:lvlJc w:val="left"/>
      <w:rPr>
        <w:position w:val="0"/>
      </w:rPr>
    </w:lvl>
    <w:lvl w:ilvl="6">
      <w:start w:val="1"/>
      <w:numFmt w:val="decimal"/>
      <w:lvlText w:val="%1.%2.%3.%4.%5.%6.%7."/>
      <w:lvlJc w:val="left"/>
      <w:rPr>
        <w:position w:val="0"/>
      </w:rPr>
    </w:lvl>
    <w:lvl w:ilvl="7">
      <w:start w:val="1"/>
      <w:numFmt w:val="decimal"/>
      <w:lvlText w:val="%1.%2.%3.%4.%5.%6.%7.%8."/>
      <w:lvlJc w:val="left"/>
      <w:rPr>
        <w:position w:val="0"/>
      </w:rPr>
    </w:lvl>
    <w:lvl w:ilvl="8">
      <w:start w:val="1"/>
      <w:numFmt w:val="decimal"/>
      <w:lvlText w:val="%1.%2.%3.%4.%5.%6.%7.%8.%9."/>
      <w:lvlJc w:val="left"/>
      <w:rPr>
        <w:position w:val="0"/>
      </w:rPr>
    </w:lvl>
  </w:abstractNum>
  <w:abstractNum w:abstractNumId="11">
    <w:nsid w:val="55E45A55"/>
    <w:multiLevelType w:val="multilevel"/>
    <w:tmpl w:val="76D2B89A"/>
    <w:lvl w:ilvl="0">
      <w:start w:val="1"/>
      <w:numFmt w:val="decimal"/>
      <w:lvlText w:val="%1."/>
      <w:lvlJc w:val="left"/>
      <w:rPr>
        <w:position w:val="0"/>
      </w:rPr>
    </w:lvl>
    <w:lvl w:ilvl="1">
      <w:start w:val="1"/>
      <w:numFmt w:val="decimal"/>
      <w:lvlText w:val="%1.%2."/>
      <w:lvlJc w:val="left"/>
      <w:rPr>
        <w:position w:val="0"/>
      </w:rPr>
    </w:lvl>
    <w:lvl w:ilvl="2">
      <w:start w:val="1"/>
      <w:numFmt w:val="decimal"/>
      <w:lvlText w:val="%1.%2.%3."/>
      <w:lvlJc w:val="left"/>
      <w:rPr>
        <w:position w:val="0"/>
      </w:rPr>
    </w:lvl>
    <w:lvl w:ilvl="3">
      <w:start w:val="1"/>
      <w:numFmt w:val="decimal"/>
      <w:lvlText w:val="%1.%2.%3.%4."/>
      <w:lvlJc w:val="left"/>
      <w:rPr>
        <w:position w:val="0"/>
      </w:rPr>
    </w:lvl>
    <w:lvl w:ilvl="4">
      <w:start w:val="1"/>
      <w:numFmt w:val="decimal"/>
      <w:lvlText w:val="%1.%2.%3.%4.%5."/>
      <w:lvlJc w:val="left"/>
      <w:rPr>
        <w:position w:val="0"/>
      </w:rPr>
    </w:lvl>
    <w:lvl w:ilvl="5">
      <w:start w:val="1"/>
      <w:numFmt w:val="decimal"/>
      <w:lvlText w:val="%1.%2.%3.%4.%5.%6."/>
      <w:lvlJc w:val="left"/>
      <w:rPr>
        <w:position w:val="0"/>
      </w:rPr>
    </w:lvl>
    <w:lvl w:ilvl="6">
      <w:start w:val="1"/>
      <w:numFmt w:val="decimal"/>
      <w:lvlText w:val="%1.%2.%3.%4.%5.%6.%7."/>
      <w:lvlJc w:val="left"/>
      <w:rPr>
        <w:position w:val="0"/>
      </w:rPr>
    </w:lvl>
    <w:lvl w:ilvl="7">
      <w:start w:val="1"/>
      <w:numFmt w:val="decimal"/>
      <w:lvlText w:val="%1.%2.%3.%4.%5.%6.%7.%8."/>
      <w:lvlJc w:val="left"/>
      <w:rPr>
        <w:position w:val="0"/>
      </w:rPr>
    </w:lvl>
    <w:lvl w:ilvl="8">
      <w:start w:val="1"/>
      <w:numFmt w:val="decimal"/>
      <w:lvlText w:val="%1.%2.%3.%4.%5.%6.%7.%8.%9."/>
      <w:lvlJc w:val="left"/>
      <w:rPr>
        <w:position w:val="0"/>
      </w:rPr>
    </w:lvl>
  </w:abstractNum>
  <w:abstractNum w:abstractNumId="12">
    <w:nsid w:val="56E83F07"/>
    <w:multiLevelType w:val="multilevel"/>
    <w:tmpl w:val="70A0362C"/>
    <w:lvl w:ilvl="0">
      <w:start w:val="2"/>
      <w:numFmt w:val="decimal"/>
      <w:lvlText w:val="%1"/>
      <w:lvlJc w:val="left"/>
      <w:pPr>
        <w:ind w:left="435" w:hanging="435"/>
      </w:pPr>
      <w:rPr>
        <w:rFonts w:hint="default"/>
      </w:rPr>
    </w:lvl>
    <w:lvl w:ilvl="1">
      <w:start w:val="4"/>
      <w:numFmt w:val="decimal"/>
      <w:lvlText w:val="%1.%2"/>
      <w:lvlJc w:val="left"/>
      <w:pPr>
        <w:ind w:left="795" w:hanging="435"/>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3">
    <w:nsid w:val="579A65E2"/>
    <w:multiLevelType w:val="multilevel"/>
    <w:tmpl w:val="9CD4F1F8"/>
    <w:styleLink w:val="List0"/>
    <w:lvl w:ilvl="0">
      <w:start w:val="1"/>
      <w:numFmt w:val="decimal"/>
      <w:lvlText w:val="%1."/>
      <w:lvlJc w:val="left"/>
      <w:rPr>
        <w:position w:val="0"/>
        <w:rtl w:val="0"/>
      </w:rPr>
    </w:lvl>
    <w:lvl w:ilvl="1">
      <w:start w:val="1"/>
      <w:numFmt w:val="decimal"/>
      <w:lvlText w:val="%1.%2."/>
      <w:lvlJc w:val="left"/>
      <w:rPr>
        <w:position w:val="0"/>
        <w:rtl w:val="0"/>
      </w:rPr>
    </w:lvl>
    <w:lvl w:ilvl="2">
      <w:start w:val="1"/>
      <w:numFmt w:val="decimal"/>
      <w:lvlText w:val="%1.%2.%3."/>
      <w:lvlJc w:val="left"/>
      <w:rPr>
        <w:position w:val="0"/>
        <w:rtl w:val="0"/>
      </w:rPr>
    </w:lvl>
    <w:lvl w:ilvl="3">
      <w:start w:val="1"/>
      <w:numFmt w:val="decimal"/>
      <w:lvlText w:val="%1.%2.%3.%4."/>
      <w:lvlJc w:val="left"/>
      <w:rPr>
        <w:position w:val="0"/>
        <w:rtl w:val="0"/>
      </w:rPr>
    </w:lvl>
    <w:lvl w:ilvl="4">
      <w:start w:val="1"/>
      <w:numFmt w:val="decimal"/>
      <w:lvlText w:val="%1.%2.%3.%4.%5."/>
      <w:lvlJc w:val="left"/>
      <w:rPr>
        <w:position w:val="0"/>
        <w:rtl w:val="0"/>
      </w:rPr>
    </w:lvl>
    <w:lvl w:ilvl="5">
      <w:start w:val="1"/>
      <w:numFmt w:val="decimal"/>
      <w:lvlText w:val="%1.%2.%3.%4.%5.%6."/>
      <w:lvlJc w:val="left"/>
      <w:rPr>
        <w:position w:val="0"/>
        <w:rtl w:val="0"/>
      </w:rPr>
    </w:lvl>
    <w:lvl w:ilvl="6">
      <w:start w:val="1"/>
      <w:numFmt w:val="decimal"/>
      <w:lvlText w:val="%1.%2.%3.%4.%5.%6.%7."/>
      <w:lvlJc w:val="left"/>
      <w:rPr>
        <w:position w:val="0"/>
        <w:rtl w:val="0"/>
      </w:rPr>
    </w:lvl>
    <w:lvl w:ilvl="7">
      <w:start w:val="1"/>
      <w:numFmt w:val="decimal"/>
      <w:lvlText w:val="%1.%2.%3.%4.%5.%6.%7.%8."/>
      <w:lvlJc w:val="left"/>
      <w:rPr>
        <w:position w:val="0"/>
        <w:rtl w:val="0"/>
      </w:rPr>
    </w:lvl>
    <w:lvl w:ilvl="8">
      <w:start w:val="1"/>
      <w:numFmt w:val="decimal"/>
      <w:lvlText w:val="%1.%2.%3.%4.%5.%6.%7.%8.%9."/>
      <w:lvlJc w:val="left"/>
      <w:rPr>
        <w:position w:val="0"/>
        <w:rtl w:val="0"/>
      </w:rPr>
    </w:lvl>
  </w:abstractNum>
  <w:abstractNum w:abstractNumId="14">
    <w:nsid w:val="5B076E01"/>
    <w:multiLevelType w:val="multilevel"/>
    <w:tmpl w:val="D42EA252"/>
    <w:lvl w:ilvl="0">
      <w:start w:val="1"/>
      <w:numFmt w:val="decimal"/>
      <w:lvlText w:val="%1."/>
      <w:lvlJc w:val="left"/>
      <w:rPr>
        <w:position w:val="0"/>
        <w:rtl w:val="0"/>
      </w:rPr>
    </w:lvl>
    <w:lvl w:ilvl="1">
      <w:start w:val="1"/>
      <w:numFmt w:val="decimal"/>
      <w:lvlText w:val="%1.%2."/>
      <w:lvlJc w:val="left"/>
      <w:rPr>
        <w:position w:val="0"/>
        <w:rtl w:val="0"/>
      </w:rPr>
    </w:lvl>
    <w:lvl w:ilvl="2">
      <w:start w:val="1"/>
      <w:numFmt w:val="decimal"/>
      <w:lvlText w:val="%1.%2.%3."/>
      <w:lvlJc w:val="left"/>
      <w:rPr>
        <w:position w:val="0"/>
        <w:rtl w:val="0"/>
      </w:rPr>
    </w:lvl>
    <w:lvl w:ilvl="3">
      <w:start w:val="1"/>
      <w:numFmt w:val="decimal"/>
      <w:lvlText w:val="%1.%2.%3.%4."/>
      <w:lvlJc w:val="left"/>
      <w:rPr>
        <w:position w:val="0"/>
        <w:rtl w:val="0"/>
      </w:rPr>
    </w:lvl>
    <w:lvl w:ilvl="4">
      <w:start w:val="1"/>
      <w:numFmt w:val="decimal"/>
      <w:lvlText w:val="%1.%2.%3.%4.%5."/>
      <w:lvlJc w:val="left"/>
      <w:rPr>
        <w:position w:val="0"/>
        <w:rtl w:val="0"/>
      </w:rPr>
    </w:lvl>
    <w:lvl w:ilvl="5">
      <w:start w:val="1"/>
      <w:numFmt w:val="decimal"/>
      <w:lvlText w:val="%1.%2.%3.%4.%5.%6."/>
      <w:lvlJc w:val="left"/>
      <w:rPr>
        <w:position w:val="0"/>
        <w:rtl w:val="0"/>
      </w:rPr>
    </w:lvl>
    <w:lvl w:ilvl="6">
      <w:start w:val="1"/>
      <w:numFmt w:val="decimal"/>
      <w:lvlText w:val="%1.%2.%3.%4.%5.%6.%7."/>
      <w:lvlJc w:val="left"/>
      <w:rPr>
        <w:position w:val="0"/>
        <w:rtl w:val="0"/>
      </w:rPr>
    </w:lvl>
    <w:lvl w:ilvl="7">
      <w:start w:val="1"/>
      <w:numFmt w:val="decimal"/>
      <w:lvlText w:val="%1.%2.%3.%4.%5.%6.%7.%8."/>
      <w:lvlJc w:val="left"/>
      <w:rPr>
        <w:position w:val="0"/>
        <w:rtl w:val="0"/>
      </w:rPr>
    </w:lvl>
    <w:lvl w:ilvl="8">
      <w:start w:val="1"/>
      <w:numFmt w:val="decimal"/>
      <w:lvlText w:val="%1.%2.%3.%4.%5.%6.%7.%8.%9."/>
      <w:lvlJc w:val="left"/>
      <w:rPr>
        <w:position w:val="0"/>
        <w:rtl w:val="0"/>
      </w:rPr>
    </w:lvl>
  </w:abstractNum>
  <w:abstractNum w:abstractNumId="15">
    <w:nsid w:val="62733237"/>
    <w:multiLevelType w:val="multilevel"/>
    <w:tmpl w:val="6628A3B6"/>
    <w:styleLink w:val="List1"/>
    <w:lvl w:ilvl="0">
      <w:start w:val="1"/>
      <w:numFmt w:val="decimal"/>
      <w:lvlText w:val="%1."/>
      <w:lvlJc w:val="left"/>
      <w:rPr>
        <w:position w:val="0"/>
        <w:rtl w:val="0"/>
      </w:rPr>
    </w:lvl>
    <w:lvl w:ilvl="1">
      <w:start w:val="1"/>
      <w:numFmt w:val="decimal"/>
      <w:lvlText w:val="%1.%2."/>
      <w:lvlJc w:val="left"/>
      <w:rPr>
        <w:position w:val="0"/>
        <w:rtl w:val="0"/>
      </w:rPr>
    </w:lvl>
    <w:lvl w:ilvl="2">
      <w:start w:val="1"/>
      <w:numFmt w:val="decimal"/>
      <w:lvlText w:val="%1.%2.%3."/>
      <w:lvlJc w:val="left"/>
      <w:rPr>
        <w:position w:val="0"/>
        <w:rtl w:val="0"/>
      </w:rPr>
    </w:lvl>
    <w:lvl w:ilvl="3">
      <w:start w:val="1"/>
      <w:numFmt w:val="decimal"/>
      <w:lvlText w:val="%1.%2.%3.%4."/>
      <w:lvlJc w:val="left"/>
      <w:rPr>
        <w:position w:val="0"/>
        <w:rtl w:val="0"/>
      </w:rPr>
    </w:lvl>
    <w:lvl w:ilvl="4">
      <w:start w:val="1"/>
      <w:numFmt w:val="decimal"/>
      <w:lvlText w:val="%1.%2.%3.%4.%5."/>
      <w:lvlJc w:val="left"/>
      <w:rPr>
        <w:position w:val="0"/>
        <w:rtl w:val="0"/>
      </w:rPr>
    </w:lvl>
    <w:lvl w:ilvl="5">
      <w:start w:val="1"/>
      <w:numFmt w:val="decimal"/>
      <w:lvlText w:val="%1.%2.%3.%4.%5.%6."/>
      <w:lvlJc w:val="left"/>
      <w:rPr>
        <w:position w:val="0"/>
        <w:rtl w:val="0"/>
      </w:rPr>
    </w:lvl>
    <w:lvl w:ilvl="6">
      <w:start w:val="1"/>
      <w:numFmt w:val="decimal"/>
      <w:lvlText w:val="%1.%2.%3.%4.%5.%6.%7."/>
      <w:lvlJc w:val="left"/>
      <w:rPr>
        <w:position w:val="0"/>
        <w:rtl w:val="0"/>
      </w:rPr>
    </w:lvl>
    <w:lvl w:ilvl="7">
      <w:start w:val="1"/>
      <w:numFmt w:val="decimal"/>
      <w:lvlText w:val="%1.%2.%3.%4.%5.%6.%7.%8."/>
      <w:lvlJc w:val="left"/>
      <w:rPr>
        <w:position w:val="0"/>
        <w:rtl w:val="0"/>
      </w:rPr>
    </w:lvl>
    <w:lvl w:ilvl="8">
      <w:start w:val="1"/>
      <w:numFmt w:val="decimal"/>
      <w:lvlText w:val="%1.%2.%3.%4.%5.%6.%7.%8.%9."/>
      <w:lvlJc w:val="left"/>
      <w:rPr>
        <w:position w:val="0"/>
        <w:rtl w:val="0"/>
      </w:rPr>
    </w:lvl>
  </w:abstractNum>
  <w:abstractNum w:abstractNumId="16">
    <w:nsid w:val="6C1C3B29"/>
    <w:multiLevelType w:val="multilevel"/>
    <w:tmpl w:val="A956BB16"/>
    <w:lvl w:ilvl="0">
      <w:start w:val="1"/>
      <w:numFmt w:val="decimal"/>
      <w:lvlText w:val="%1."/>
      <w:lvlJc w:val="left"/>
      <w:rPr>
        <w:position w:val="0"/>
      </w:rPr>
    </w:lvl>
    <w:lvl w:ilvl="1">
      <w:start w:val="1"/>
      <w:numFmt w:val="decimal"/>
      <w:lvlText w:val="%1.%2."/>
      <w:lvlJc w:val="left"/>
      <w:rPr>
        <w:position w:val="0"/>
      </w:rPr>
    </w:lvl>
    <w:lvl w:ilvl="2">
      <w:start w:val="1"/>
      <w:numFmt w:val="decimal"/>
      <w:lvlText w:val="%1.%2.%3."/>
      <w:lvlJc w:val="left"/>
      <w:rPr>
        <w:position w:val="0"/>
      </w:rPr>
    </w:lvl>
    <w:lvl w:ilvl="3">
      <w:start w:val="1"/>
      <w:numFmt w:val="decimal"/>
      <w:lvlText w:val="%1.%2.%3.%4."/>
      <w:lvlJc w:val="left"/>
      <w:rPr>
        <w:position w:val="0"/>
      </w:rPr>
    </w:lvl>
    <w:lvl w:ilvl="4">
      <w:start w:val="1"/>
      <w:numFmt w:val="decimal"/>
      <w:lvlText w:val="%1.%2.%3.%4.%5."/>
      <w:lvlJc w:val="left"/>
      <w:rPr>
        <w:position w:val="0"/>
      </w:rPr>
    </w:lvl>
    <w:lvl w:ilvl="5">
      <w:start w:val="1"/>
      <w:numFmt w:val="decimal"/>
      <w:lvlText w:val="%1.%2.%3.%4.%5.%6."/>
      <w:lvlJc w:val="left"/>
      <w:rPr>
        <w:position w:val="0"/>
      </w:rPr>
    </w:lvl>
    <w:lvl w:ilvl="6">
      <w:start w:val="1"/>
      <w:numFmt w:val="decimal"/>
      <w:lvlText w:val="%1.%2.%3.%4.%5.%6.%7."/>
      <w:lvlJc w:val="left"/>
      <w:rPr>
        <w:position w:val="0"/>
      </w:rPr>
    </w:lvl>
    <w:lvl w:ilvl="7">
      <w:start w:val="1"/>
      <w:numFmt w:val="decimal"/>
      <w:lvlText w:val="%1.%2.%3.%4.%5.%6.%7.%8."/>
      <w:lvlJc w:val="left"/>
      <w:rPr>
        <w:position w:val="0"/>
      </w:rPr>
    </w:lvl>
    <w:lvl w:ilvl="8">
      <w:start w:val="1"/>
      <w:numFmt w:val="decimal"/>
      <w:lvlText w:val="%1.%2.%3.%4.%5.%6.%7.%8.%9."/>
      <w:lvlJc w:val="left"/>
      <w:rPr>
        <w:position w:val="0"/>
      </w:rPr>
    </w:lvl>
  </w:abstractNum>
  <w:abstractNum w:abstractNumId="17">
    <w:nsid w:val="6CEE2734"/>
    <w:multiLevelType w:val="multilevel"/>
    <w:tmpl w:val="50C4D970"/>
    <w:lvl w:ilvl="0">
      <w:start w:val="2"/>
      <w:numFmt w:val="decimal"/>
      <w:lvlText w:val="%1"/>
      <w:lvlJc w:val="left"/>
      <w:pPr>
        <w:ind w:left="435" w:hanging="435"/>
      </w:pPr>
      <w:rPr>
        <w:rFonts w:hint="default"/>
      </w:rPr>
    </w:lvl>
    <w:lvl w:ilvl="1">
      <w:start w:val="4"/>
      <w:numFmt w:val="decimal"/>
      <w:lvlText w:val="%1.%2"/>
      <w:lvlJc w:val="left"/>
      <w:pPr>
        <w:ind w:left="795" w:hanging="435"/>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8">
    <w:nsid w:val="70A11AB1"/>
    <w:multiLevelType w:val="multilevel"/>
    <w:tmpl w:val="3B7EA604"/>
    <w:lvl w:ilvl="0">
      <w:start w:val="1"/>
      <w:numFmt w:val="decimal"/>
      <w:lvlText w:val="%1."/>
      <w:lvlJc w:val="left"/>
      <w:rPr>
        <w:position w:val="0"/>
        <w:rtl w:val="0"/>
      </w:rPr>
    </w:lvl>
    <w:lvl w:ilvl="1">
      <w:start w:val="1"/>
      <w:numFmt w:val="lowerLetter"/>
      <w:lvlText w:val="%2."/>
      <w:lvlJc w:val="left"/>
      <w:rPr>
        <w:position w:val="0"/>
        <w:rtl w:val="0"/>
      </w:rPr>
    </w:lvl>
    <w:lvl w:ilvl="2">
      <w:start w:val="1"/>
      <w:numFmt w:val="lowerRoman"/>
      <w:lvlText w:val="%3."/>
      <w:lvlJc w:val="left"/>
      <w:rPr>
        <w:position w:val="0"/>
        <w:rtl w:val="0"/>
      </w:rPr>
    </w:lvl>
    <w:lvl w:ilvl="3">
      <w:start w:val="1"/>
      <w:numFmt w:val="decimal"/>
      <w:lvlText w:val="%4."/>
      <w:lvlJc w:val="left"/>
      <w:rPr>
        <w:position w:val="0"/>
        <w:rtl w:val="0"/>
      </w:rPr>
    </w:lvl>
    <w:lvl w:ilvl="4">
      <w:start w:val="1"/>
      <w:numFmt w:val="lowerLetter"/>
      <w:lvlText w:val="%5."/>
      <w:lvlJc w:val="left"/>
      <w:rPr>
        <w:position w:val="0"/>
        <w:rtl w:val="0"/>
      </w:rPr>
    </w:lvl>
    <w:lvl w:ilvl="5">
      <w:start w:val="1"/>
      <w:numFmt w:val="lowerRoman"/>
      <w:lvlText w:val="%6."/>
      <w:lvlJc w:val="left"/>
      <w:rPr>
        <w:position w:val="0"/>
        <w:rtl w:val="0"/>
      </w:rPr>
    </w:lvl>
    <w:lvl w:ilvl="6">
      <w:start w:val="1"/>
      <w:numFmt w:val="decimal"/>
      <w:lvlText w:val="%7."/>
      <w:lvlJc w:val="left"/>
      <w:rPr>
        <w:position w:val="0"/>
        <w:rtl w:val="0"/>
      </w:rPr>
    </w:lvl>
    <w:lvl w:ilvl="7">
      <w:start w:val="1"/>
      <w:numFmt w:val="lowerLetter"/>
      <w:lvlText w:val="%8."/>
      <w:lvlJc w:val="left"/>
      <w:rPr>
        <w:position w:val="0"/>
        <w:rtl w:val="0"/>
      </w:rPr>
    </w:lvl>
    <w:lvl w:ilvl="8">
      <w:start w:val="1"/>
      <w:numFmt w:val="lowerRoman"/>
      <w:lvlText w:val="%9."/>
      <w:lvlJc w:val="left"/>
      <w:rPr>
        <w:position w:val="0"/>
        <w:rtl w:val="0"/>
      </w:rPr>
    </w:lvl>
  </w:abstractNum>
  <w:abstractNum w:abstractNumId="19">
    <w:nsid w:val="77A423EE"/>
    <w:multiLevelType w:val="multilevel"/>
    <w:tmpl w:val="3844087A"/>
    <w:lvl w:ilvl="0">
      <w:start w:val="2"/>
      <w:numFmt w:val="decimal"/>
      <w:lvlText w:val="%1"/>
      <w:lvlJc w:val="left"/>
      <w:pPr>
        <w:ind w:left="435" w:hanging="435"/>
      </w:pPr>
      <w:rPr>
        <w:rFonts w:hint="default"/>
      </w:rPr>
    </w:lvl>
    <w:lvl w:ilvl="1">
      <w:start w:val="3"/>
      <w:numFmt w:val="decimal"/>
      <w:lvlText w:val="%1.%2"/>
      <w:lvlJc w:val="left"/>
      <w:pPr>
        <w:ind w:left="795" w:hanging="43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0">
    <w:nsid w:val="7D171D8B"/>
    <w:multiLevelType w:val="multilevel"/>
    <w:tmpl w:val="131C609E"/>
    <w:styleLink w:val="List41"/>
    <w:lvl w:ilvl="0">
      <w:start w:val="1"/>
      <w:numFmt w:val="decimal"/>
      <w:lvlText w:val="%1."/>
      <w:lvlJc w:val="left"/>
      <w:rPr>
        <w:position w:val="0"/>
        <w:rtl w:val="0"/>
      </w:rPr>
    </w:lvl>
    <w:lvl w:ilvl="1">
      <w:start w:val="1"/>
      <w:numFmt w:val="lowerLetter"/>
      <w:lvlText w:val="%2."/>
      <w:lvlJc w:val="left"/>
      <w:rPr>
        <w:position w:val="0"/>
        <w:rtl w:val="0"/>
      </w:rPr>
    </w:lvl>
    <w:lvl w:ilvl="2">
      <w:start w:val="1"/>
      <w:numFmt w:val="lowerRoman"/>
      <w:lvlText w:val="%3."/>
      <w:lvlJc w:val="left"/>
      <w:rPr>
        <w:position w:val="0"/>
        <w:rtl w:val="0"/>
      </w:rPr>
    </w:lvl>
    <w:lvl w:ilvl="3">
      <w:start w:val="1"/>
      <w:numFmt w:val="decimal"/>
      <w:lvlText w:val="%4."/>
      <w:lvlJc w:val="left"/>
      <w:rPr>
        <w:position w:val="0"/>
        <w:rtl w:val="0"/>
      </w:rPr>
    </w:lvl>
    <w:lvl w:ilvl="4">
      <w:start w:val="1"/>
      <w:numFmt w:val="lowerLetter"/>
      <w:lvlText w:val="%5."/>
      <w:lvlJc w:val="left"/>
      <w:rPr>
        <w:position w:val="0"/>
        <w:rtl w:val="0"/>
      </w:rPr>
    </w:lvl>
    <w:lvl w:ilvl="5">
      <w:start w:val="1"/>
      <w:numFmt w:val="lowerRoman"/>
      <w:lvlText w:val="%6."/>
      <w:lvlJc w:val="left"/>
      <w:rPr>
        <w:position w:val="0"/>
        <w:rtl w:val="0"/>
      </w:rPr>
    </w:lvl>
    <w:lvl w:ilvl="6">
      <w:start w:val="1"/>
      <w:numFmt w:val="decimal"/>
      <w:lvlText w:val="%7."/>
      <w:lvlJc w:val="left"/>
      <w:rPr>
        <w:position w:val="0"/>
        <w:rtl w:val="0"/>
      </w:rPr>
    </w:lvl>
    <w:lvl w:ilvl="7">
      <w:start w:val="1"/>
      <w:numFmt w:val="lowerLetter"/>
      <w:lvlText w:val="%8."/>
      <w:lvlJc w:val="left"/>
      <w:rPr>
        <w:position w:val="0"/>
        <w:rtl w:val="0"/>
      </w:rPr>
    </w:lvl>
    <w:lvl w:ilvl="8">
      <w:start w:val="1"/>
      <w:numFmt w:val="lowerRoman"/>
      <w:lvlText w:val="%9."/>
      <w:lvlJc w:val="left"/>
      <w:rPr>
        <w:position w:val="0"/>
        <w:rtl w:val="0"/>
      </w:rPr>
    </w:lvl>
  </w:abstractNum>
  <w:num w:numId="1">
    <w:abstractNumId w:val="9"/>
  </w:num>
  <w:num w:numId="2">
    <w:abstractNumId w:val="16"/>
  </w:num>
  <w:num w:numId="3">
    <w:abstractNumId w:val="13"/>
  </w:num>
  <w:num w:numId="4">
    <w:abstractNumId w:val="4"/>
  </w:num>
  <w:num w:numId="5">
    <w:abstractNumId w:val="10"/>
  </w:num>
  <w:num w:numId="6">
    <w:abstractNumId w:val="15"/>
  </w:num>
  <w:num w:numId="7">
    <w:abstractNumId w:val="2"/>
  </w:num>
  <w:num w:numId="8">
    <w:abstractNumId w:val="5"/>
  </w:num>
  <w:num w:numId="9">
    <w:abstractNumId w:val="0"/>
  </w:num>
  <w:num w:numId="10">
    <w:abstractNumId w:val="14"/>
  </w:num>
  <w:num w:numId="11">
    <w:abstractNumId w:val="11"/>
  </w:num>
  <w:num w:numId="12">
    <w:abstractNumId w:val="6"/>
  </w:num>
  <w:num w:numId="13">
    <w:abstractNumId w:val="18"/>
  </w:num>
  <w:num w:numId="14">
    <w:abstractNumId w:val="7"/>
  </w:num>
  <w:num w:numId="15">
    <w:abstractNumId w:val="20"/>
  </w:num>
  <w:num w:numId="16">
    <w:abstractNumId w:val="1"/>
  </w:num>
  <w:num w:numId="17">
    <w:abstractNumId w:val="17"/>
  </w:num>
  <w:num w:numId="18">
    <w:abstractNumId w:val="12"/>
  </w:num>
  <w:num w:numId="19">
    <w:abstractNumId w:val="19"/>
  </w:num>
  <w:num w:numId="20">
    <w:abstractNumId w:val="3"/>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Medical Engineer Phys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vprze5a95tvoe59pjpvw5gezttve9wxvfs&quot;&gt;research&lt;record-ids&gt;&lt;item&gt;2020&lt;/item&gt;&lt;item&gt;2203&lt;/item&gt;&lt;item&gt;4529&lt;/item&gt;&lt;item&gt;4547&lt;/item&gt;&lt;item&gt;4549&lt;/item&gt;&lt;item&gt;4550&lt;/item&gt;&lt;item&gt;4552&lt;/item&gt;&lt;item&gt;4562&lt;/item&gt;&lt;item&gt;4565&lt;/item&gt;&lt;item&gt;4566&lt;/item&gt;&lt;item&gt;4567&lt;/item&gt;&lt;item&gt;4568&lt;/item&gt;&lt;item&gt;4570&lt;/item&gt;&lt;item&gt;4571&lt;/item&gt;&lt;item&gt;4572&lt;/item&gt;&lt;item&gt;4573&lt;/item&gt;&lt;/record-ids&gt;&lt;/item&gt;&lt;/Libraries&gt;"/>
  </w:docVars>
  <w:rsids>
    <w:rsidRoot w:val="00477ACC"/>
    <w:rsid w:val="0005561E"/>
    <w:rsid w:val="00070675"/>
    <w:rsid w:val="000861C5"/>
    <w:rsid w:val="000A61A8"/>
    <w:rsid w:val="000F260E"/>
    <w:rsid w:val="0010047C"/>
    <w:rsid w:val="00121D2D"/>
    <w:rsid w:val="001435CC"/>
    <w:rsid w:val="00190958"/>
    <w:rsid w:val="001D55D2"/>
    <w:rsid w:val="001E122A"/>
    <w:rsid w:val="001F6F88"/>
    <w:rsid w:val="00221216"/>
    <w:rsid w:val="0026688C"/>
    <w:rsid w:val="002D253A"/>
    <w:rsid w:val="002E7A63"/>
    <w:rsid w:val="00312DF5"/>
    <w:rsid w:val="003D3870"/>
    <w:rsid w:val="003F11CD"/>
    <w:rsid w:val="00401162"/>
    <w:rsid w:val="00403159"/>
    <w:rsid w:val="004073CB"/>
    <w:rsid w:val="0042139F"/>
    <w:rsid w:val="004562E9"/>
    <w:rsid w:val="00477ACC"/>
    <w:rsid w:val="004A5D62"/>
    <w:rsid w:val="004E2512"/>
    <w:rsid w:val="0053076F"/>
    <w:rsid w:val="00537A7E"/>
    <w:rsid w:val="005622BC"/>
    <w:rsid w:val="00573286"/>
    <w:rsid w:val="00573E2E"/>
    <w:rsid w:val="00596FE3"/>
    <w:rsid w:val="005A2276"/>
    <w:rsid w:val="005A40F1"/>
    <w:rsid w:val="005B1B8A"/>
    <w:rsid w:val="005C7C00"/>
    <w:rsid w:val="005D3DB2"/>
    <w:rsid w:val="005E5181"/>
    <w:rsid w:val="006317CB"/>
    <w:rsid w:val="0066467E"/>
    <w:rsid w:val="00664D7D"/>
    <w:rsid w:val="006F14FC"/>
    <w:rsid w:val="007814C3"/>
    <w:rsid w:val="00786A1B"/>
    <w:rsid w:val="007E1D39"/>
    <w:rsid w:val="007E3DED"/>
    <w:rsid w:val="007E56F6"/>
    <w:rsid w:val="008122BE"/>
    <w:rsid w:val="00812D82"/>
    <w:rsid w:val="00813300"/>
    <w:rsid w:val="008172A6"/>
    <w:rsid w:val="00892A29"/>
    <w:rsid w:val="008F09C8"/>
    <w:rsid w:val="00921FD0"/>
    <w:rsid w:val="0096277F"/>
    <w:rsid w:val="009646B4"/>
    <w:rsid w:val="009D2310"/>
    <w:rsid w:val="009E3F49"/>
    <w:rsid w:val="00A2402D"/>
    <w:rsid w:val="00A4073F"/>
    <w:rsid w:val="00A84C4D"/>
    <w:rsid w:val="00A96730"/>
    <w:rsid w:val="00AC08CE"/>
    <w:rsid w:val="00B021D0"/>
    <w:rsid w:val="00B25B88"/>
    <w:rsid w:val="00B911BE"/>
    <w:rsid w:val="00B959F1"/>
    <w:rsid w:val="00BF430E"/>
    <w:rsid w:val="00C22878"/>
    <w:rsid w:val="00C403C0"/>
    <w:rsid w:val="00C63C36"/>
    <w:rsid w:val="00C748B7"/>
    <w:rsid w:val="00C76DE1"/>
    <w:rsid w:val="00CB3876"/>
    <w:rsid w:val="00D52631"/>
    <w:rsid w:val="00D65931"/>
    <w:rsid w:val="00DC4CA1"/>
    <w:rsid w:val="00DC5E0F"/>
    <w:rsid w:val="00DD564A"/>
    <w:rsid w:val="00E254AA"/>
    <w:rsid w:val="00E35F81"/>
    <w:rsid w:val="00E65F1C"/>
    <w:rsid w:val="00E75464"/>
    <w:rsid w:val="00EB6068"/>
    <w:rsid w:val="00EC0B9D"/>
    <w:rsid w:val="00EC656B"/>
    <w:rsid w:val="00ED42A5"/>
    <w:rsid w:val="00EF0C90"/>
    <w:rsid w:val="00EF6B9E"/>
    <w:rsid w:val="00F000FC"/>
    <w:rsid w:val="00F37E5C"/>
    <w:rsid w:val="00F641E4"/>
    <w:rsid w:val="00FC654A"/>
    <w:rsid w:val="00FC73BA"/>
    <w:rsid w:val="00FE2425"/>
    <w:rsid w:val="00FF432D"/>
    <w:rsid w:val="00FF728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zh-CN"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160" w:line="259" w:lineRule="auto"/>
    </w:pPr>
    <w:rPr>
      <w:rFonts w:ascii="Calibri" w:eastAsia="Calibri" w:hAnsi="Calibri" w:cs="Calibri"/>
      <w:color w:val="000000"/>
      <w:sz w:val="22"/>
      <w:szCs w:val="22"/>
      <w:u w:color="00000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513"/>
        <w:tab w:val="right" w:pos="9026"/>
      </w:tabs>
    </w:pPr>
    <w:rPr>
      <w:rFonts w:ascii="Calibri" w:eastAsia="Calibri" w:hAnsi="Calibri" w:cs="Calibri"/>
      <w:color w:val="000000"/>
      <w:sz w:val="22"/>
      <w:szCs w:val="22"/>
      <w:u w:color="000000"/>
      <w:lang w:val="en-US"/>
    </w:rPr>
  </w:style>
  <w:style w:type="character" w:customStyle="1" w:styleId="Hyperlink0">
    <w:name w:val="Hyperlink.0"/>
    <w:basedOn w:val="Hyperlink"/>
    <w:rPr>
      <w:u w:val="single"/>
    </w:rPr>
  </w:style>
  <w:style w:type="paragraph" w:customStyle="1" w:styleId="ColorfulList-Accent11">
    <w:name w:val="Colorful List - Accent 11"/>
    <w:pPr>
      <w:spacing w:after="160" w:line="259" w:lineRule="auto"/>
      <w:ind w:left="720"/>
    </w:pPr>
    <w:rPr>
      <w:rFonts w:ascii="Calibri" w:eastAsia="Calibri" w:hAnsi="Calibri" w:cs="Calibri"/>
      <w:color w:val="000000"/>
      <w:sz w:val="22"/>
      <w:szCs w:val="22"/>
      <w:u w:color="000000"/>
      <w:lang w:val="en-US"/>
    </w:rPr>
  </w:style>
  <w:style w:type="numbering" w:customStyle="1" w:styleId="List0">
    <w:name w:val="List 0"/>
    <w:basedOn w:val="ImportedStyle1"/>
    <w:pPr>
      <w:numPr>
        <w:numId w:val="3"/>
      </w:numPr>
    </w:pPr>
  </w:style>
  <w:style w:type="numbering" w:customStyle="1" w:styleId="ImportedStyle1">
    <w:name w:val="Imported Style 1"/>
  </w:style>
  <w:style w:type="numbering" w:customStyle="1" w:styleId="List1">
    <w:name w:val="List 1"/>
    <w:basedOn w:val="ImportedStyle2"/>
    <w:pPr>
      <w:numPr>
        <w:numId w:val="6"/>
      </w:numPr>
    </w:pPr>
  </w:style>
  <w:style w:type="numbering" w:customStyle="1" w:styleId="ImportedStyle2">
    <w:name w:val="Imported Style 2"/>
  </w:style>
  <w:style w:type="numbering" w:customStyle="1" w:styleId="List21">
    <w:name w:val="List 21"/>
    <w:basedOn w:val="ImportedStyle3"/>
    <w:pPr>
      <w:numPr>
        <w:numId w:val="9"/>
      </w:numPr>
    </w:pPr>
  </w:style>
  <w:style w:type="numbering" w:customStyle="1" w:styleId="ImportedStyle3">
    <w:name w:val="Imported Style 3"/>
  </w:style>
  <w:style w:type="numbering" w:customStyle="1" w:styleId="List31">
    <w:name w:val="List 31"/>
    <w:basedOn w:val="ImportedStyle4"/>
    <w:pPr>
      <w:numPr>
        <w:numId w:val="12"/>
      </w:numPr>
    </w:pPr>
  </w:style>
  <w:style w:type="numbering" w:customStyle="1" w:styleId="ImportedStyle4">
    <w:name w:val="Imported Style 4"/>
  </w:style>
  <w:style w:type="numbering" w:customStyle="1" w:styleId="List41">
    <w:name w:val="List 41"/>
    <w:basedOn w:val="ImportedStyle5"/>
    <w:pPr>
      <w:numPr>
        <w:numId w:val="15"/>
      </w:numPr>
    </w:pPr>
  </w:style>
  <w:style w:type="numbering" w:customStyle="1" w:styleId="ImportedStyle5">
    <w:name w:val="Imported Style 5"/>
  </w:style>
  <w:style w:type="paragraph" w:customStyle="1" w:styleId="Default">
    <w:name w:val="Default"/>
    <w:rPr>
      <w:rFonts w:ascii="Helvetica" w:eastAsia="Helvetica" w:hAnsi="Helvetica" w:cs="Helvetica"/>
      <w:color w:val="000000"/>
      <w:sz w:val="22"/>
      <w:szCs w:val="22"/>
    </w:rPr>
  </w:style>
  <w:style w:type="paragraph" w:customStyle="1" w:styleId="EndNoteBibliography">
    <w:name w:val="EndNote Bibliography"/>
    <w:pPr>
      <w:spacing w:after="160"/>
    </w:pPr>
    <w:rPr>
      <w:rFonts w:ascii="Calibri" w:eastAsia="Calibri" w:hAnsi="Calibri" w:cs="Calibri"/>
      <w:color w:val="000000"/>
      <w:sz w:val="22"/>
      <w:szCs w:val="22"/>
      <w:u w:color="000000"/>
    </w:rPr>
  </w:style>
  <w:style w:type="character" w:customStyle="1" w:styleId="None">
    <w:name w:val="None"/>
  </w:style>
  <w:style w:type="character" w:customStyle="1" w:styleId="Hyperlink1">
    <w:name w:val="Hyperlink.1"/>
    <w:basedOn w:val="None"/>
    <w:rPr>
      <w:rFonts w:ascii="Calibri" w:eastAsia="Calibri" w:hAnsi="Calibri" w:cs="Calibri"/>
      <w:color w:val="2F4A8B"/>
      <w:sz w:val="22"/>
      <w:szCs w:val="22"/>
      <w:u w:val="none" w:color="2F4A8B"/>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Calibri" w:eastAsia="Calibri" w:hAnsi="Calibri" w:cs="Calibri"/>
      <w:color w:val="000000"/>
      <w:u w:color="000000"/>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861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61C5"/>
    <w:rPr>
      <w:rFonts w:ascii="Tahoma" w:eastAsia="Calibri" w:hAnsi="Tahoma" w:cs="Tahoma"/>
      <w:color w:val="000000"/>
      <w:sz w:val="16"/>
      <w:szCs w:val="16"/>
      <w:u w:color="000000"/>
      <w:lang w:val="en-US" w:eastAsia="en-US"/>
    </w:rPr>
  </w:style>
  <w:style w:type="paragraph" w:styleId="ListParagraph">
    <w:name w:val="List Paragraph"/>
    <w:basedOn w:val="Normal"/>
    <w:uiPriority w:val="34"/>
    <w:qFormat/>
    <w:rsid w:val="00A2402D"/>
    <w:pPr>
      <w:ind w:left="720"/>
      <w:contextualSpacing/>
    </w:pPr>
  </w:style>
  <w:style w:type="character" w:styleId="LineNumber">
    <w:name w:val="line number"/>
    <w:basedOn w:val="DefaultParagraphFont"/>
    <w:uiPriority w:val="99"/>
    <w:semiHidden/>
    <w:unhideWhenUsed/>
    <w:rsid w:val="00A2402D"/>
  </w:style>
  <w:style w:type="paragraph" w:customStyle="1" w:styleId="EndNoteBibliographyTitle">
    <w:name w:val="EndNote Bibliography Title"/>
    <w:basedOn w:val="Normal"/>
    <w:link w:val="EndNoteBibliographyTitleChar"/>
    <w:rsid w:val="00C63C36"/>
    <w:pPr>
      <w:spacing w:after="0"/>
      <w:jc w:val="center"/>
    </w:pPr>
    <w:rPr>
      <w:noProof/>
    </w:rPr>
  </w:style>
  <w:style w:type="character" w:customStyle="1" w:styleId="EndNoteBibliographyTitleChar">
    <w:name w:val="EndNote Bibliography Title Char"/>
    <w:basedOn w:val="DefaultParagraphFont"/>
    <w:link w:val="EndNoteBibliographyTitle"/>
    <w:rsid w:val="00C63C36"/>
    <w:rPr>
      <w:rFonts w:ascii="Calibri" w:eastAsia="Calibri" w:hAnsi="Calibri" w:cs="Calibri"/>
      <w:noProof/>
      <w:color w:val="000000"/>
      <w:sz w:val="22"/>
      <w:szCs w:val="22"/>
      <w:u w:color="000000"/>
      <w:lang w:val="en-US" w:eastAsia="en-US"/>
    </w:rPr>
  </w:style>
  <w:style w:type="character" w:styleId="PlaceholderText">
    <w:name w:val="Placeholder Text"/>
    <w:basedOn w:val="DefaultParagraphFont"/>
    <w:uiPriority w:val="99"/>
    <w:semiHidden/>
    <w:rsid w:val="005622B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zh-CN"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160" w:line="259" w:lineRule="auto"/>
    </w:pPr>
    <w:rPr>
      <w:rFonts w:ascii="Calibri" w:eastAsia="Calibri" w:hAnsi="Calibri" w:cs="Calibri"/>
      <w:color w:val="000000"/>
      <w:sz w:val="22"/>
      <w:szCs w:val="22"/>
      <w:u w:color="00000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513"/>
        <w:tab w:val="right" w:pos="9026"/>
      </w:tabs>
    </w:pPr>
    <w:rPr>
      <w:rFonts w:ascii="Calibri" w:eastAsia="Calibri" w:hAnsi="Calibri" w:cs="Calibri"/>
      <w:color w:val="000000"/>
      <w:sz w:val="22"/>
      <w:szCs w:val="22"/>
      <w:u w:color="000000"/>
      <w:lang w:val="en-US"/>
    </w:rPr>
  </w:style>
  <w:style w:type="character" w:customStyle="1" w:styleId="Hyperlink0">
    <w:name w:val="Hyperlink.0"/>
    <w:basedOn w:val="Hyperlink"/>
    <w:rPr>
      <w:u w:val="single"/>
    </w:rPr>
  </w:style>
  <w:style w:type="paragraph" w:customStyle="1" w:styleId="ColorfulList-Accent11">
    <w:name w:val="Colorful List - Accent 11"/>
    <w:pPr>
      <w:spacing w:after="160" w:line="259" w:lineRule="auto"/>
      <w:ind w:left="720"/>
    </w:pPr>
    <w:rPr>
      <w:rFonts w:ascii="Calibri" w:eastAsia="Calibri" w:hAnsi="Calibri" w:cs="Calibri"/>
      <w:color w:val="000000"/>
      <w:sz w:val="22"/>
      <w:szCs w:val="22"/>
      <w:u w:color="000000"/>
      <w:lang w:val="en-US"/>
    </w:rPr>
  </w:style>
  <w:style w:type="numbering" w:customStyle="1" w:styleId="List0">
    <w:name w:val="List 0"/>
    <w:basedOn w:val="ImportedStyle1"/>
    <w:pPr>
      <w:numPr>
        <w:numId w:val="3"/>
      </w:numPr>
    </w:pPr>
  </w:style>
  <w:style w:type="numbering" w:customStyle="1" w:styleId="ImportedStyle1">
    <w:name w:val="Imported Style 1"/>
  </w:style>
  <w:style w:type="numbering" w:customStyle="1" w:styleId="List1">
    <w:name w:val="List 1"/>
    <w:basedOn w:val="ImportedStyle2"/>
    <w:pPr>
      <w:numPr>
        <w:numId w:val="6"/>
      </w:numPr>
    </w:pPr>
  </w:style>
  <w:style w:type="numbering" w:customStyle="1" w:styleId="ImportedStyle2">
    <w:name w:val="Imported Style 2"/>
  </w:style>
  <w:style w:type="numbering" w:customStyle="1" w:styleId="List21">
    <w:name w:val="List 21"/>
    <w:basedOn w:val="ImportedStyle3"/>
    <w:pPr>
      <w:numPr>
        <w:numId w:val="9"/>
      </w:numPr>
    </w:pPr>
  </w:style>
  <w:style w:type="numbering" w:customStyle="1" w:styleId="ImportedStyle3">
    <w:name w:val="Imported Style 3"/>
  </w:style>
  <w:style w:type="numbering" w:customStyle="1" w:styleId="List31">
    <w:name w:val="List 31"/>
    <w:basedOn w:val="ImportedStyle4"/>
    <w:pPr>
      <w:numPr>
        <w:numId w:val="12"/>
      </w:numPr>
    </w:pPr>
  </w:style>
  <w:style w:type="numbering" w:customStyle="1" w:styleId="ImportedStyle4">
    <w:name w:val="Imported Style 4"/>
  </w:style>
  <w:style w:type="numbering" w:customStyle="1" w:styleId="List41">
    <w:name w:val="List 41"/>
    <w:basedOn w:val="ImportedStyle5"/>
    <w:pPr>
      <w:numPr>
        <w:numId w:val="15"/>
      </w:numPr>
    </w:pPr>
  </w:style>
  <w:style w:type="numbering" w:customStyle="1" w:styleId="ImportedStyle5">
    <w:name w:val="Imported Style 5"/>
  </w:style>
  <w:style w:type="paragraph" w:customStyle="1" w:styleId="Default">
    <w:name w:val="Default"/>
    <w:rPr>
      <w:rFonts w:ascii="Helvetica" w:eastAsia="Helvetica" w:hAnsi="Helvetica" w:cs="Helvetica"/>
      <w:color w:val="000000"/>
      <w:sz w:val="22"/>
      <w:szCs w:val="22"/>
    </w:rPr>
  </w:style>
  <w:style w:type="paragraph" w:customStyle="1" w:styleId="EndNoteBibliography">
    <w:name w:val="EndNote Bibliography"/>
    <w:pPr>
      <w:spacing w:after="160"/>
    </w:pPr>
    <w:rPr>
      <w:rFonts w:ascii="Calibri" w:eastAsia="Calibri" w:hAnsi="Calibri" w:cs="Calibri"/>
      <w:color w:val="000000"/>
      <w:sz w:val="22"/>
      <w:szCs w:val="22"/>
      <w:u w:color="000000"/>
    </w:rPr>
  </w:style>
  <w:style w:type="character" w:customStyle="1" w:styleId="None">
    <w:name w:val="None"/>
  </w:style>
  <w:style w:type="character" w:customStyle="1" w:styleId="Hyperlink1">
    <w:name w:val="Hyperlink.1"/>
    <w:basedOn w:val="None"/>
    <w:rPr>
      <w:rFonts w:ascii="Calibri" w:eastAsia="Calibri" w:hAnsi="Calibri" w:cs="Calibri"/>
      <w:color w:val="2F4A8B"/>
      <w:sz w:val="22"/>
      <w:szCs w:val="22"/>
      <w:u w:val="none" w:color="2F4A8B"/>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Calibri" w:eastAsia="Calibri" w:hAnsi="Calibri" w:cs="Calibri"/>
      <w:color w:val="000000"/>
      <w:u w:color="000000"/>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861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61C5"/>
    <w:rPr>
      <w:rFonts w:ascii="Tahoma" w:eastAsia="Calibri" w:hAnsi="Tahoma" w:cs="Tahoma"/>
      <w:color w:val="000000"/>
      <w:sz w:val="16"/>
      <w:szCs w:val="16"/>
      <w:u w:color="000000"/>
      <w:lang w:val="en-US" w:eastAsia="en-US"/>
    </w:rPr>
  </w:style>
  <w:style w:type="paragraph" w:styleId="ListParagraph">
    <w:name w:val="List Paragraph"/>
    <w:basedOn w:val="Normal"/>
    <w:uiPriority w:val="34"/>
    <w:qFormat/>
    <w:rsid w:val="00A2402D"/>
    <w:pPr>
      <w:ind w:left="720"/>
      <w:contextualSpacing/>
    </w:pPr>
  </w:style>
  <w:style w:type="character" w:styleId="LineNumber">
    <w:name w:val="line number"/>
    <w:basedOn w:val="DefaultParagraphFont"/>
    <w:uiPriority w:val="99"/>
    <w:semiHidden/>
    <w:unhideWhenUsed/>
    <w:rsid w:val="00A2402D"/>
  </w:style>
  <w:style w:type="paragraph" w:customStyle="1" w:styleId="EndNoteBibliographyTitle">
    <w:name w:val="EndNote Bibliography Title"/>
    <w:basedOn w:val="Normal"/>
    <w:link w:val="EndNoteBibliographyTitleChar"/>
    <w:rsid w:val="00C63C36"/>
    <w:pPr>
      <w:spacing w:after="0"/>
      <w:jc w:val="center"/>
    </w:pPr>
    <w:rPr>
      <w:noProof/>
    </w:rPr>
  </w:style>
  <w:style w:type="character" w:customStyle="1" w:styleId="EndNoteBibliographyTitleChar">
    <w:name w:val="EndNote Bibliography Title Char"/>
    <w:basedOn w:val="DefaultParagraphFont"/>
    <w:link w:val="EndNoteBibliographyTitle"/>
    <w:rsid w:val="00C63C36"/>
    <w:rPr>
      <w:rFonts w:ascii="Calibri" w:eastAsia="Calibri" w:hAnsi="Calibri" w:cs="Calibri"/>
      <w:noProof/>
      <w:color w:val="000000"/>
      <w:sz w:val="22"/>
      <w:szCs w:val="22"/>
      <w:u w:color="000000"/>
      <w:lang w:val="en-US" w:eastAsia="en-US"/>
    </w:rPr>
  </w:style>
  <w:style w:type="character" w:styleId="PlaceholderText">
    <w:name w:val="Placeholder Text"/>
    <w:basedOn w:val="DefaultParagraphFont"/>
    <w:uiPriority w:val="99"/>
    <w:semiHidden/>
    <w:rsid w:val="005622B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D.L.Bader@soton.ac.uk" TargetMode="External"/><Relationship Id="rId13" Type="http://schemas.openxmlformats.org/officeDocument/2006/relationships/image" Target="media/image5.png"/><Relationship Id="rId18" Type="http://schemas.openxmlformats.org/officeDocument/2006/relationships/image" Target="media/image10.tiff"/><Relationship Id="rId3" Type="http://schemas.microsoft.com/office/2007/relationships/stylesWithEffects" Target="stylesWithEffect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tiff"/><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png"/><Relationship Id="rId22"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7916"/>
          </a:lnSpc>
          <a:spcBef>
            <a:spcPts val="800"/>
          </a:spcBef>
          <a:spcAft>
            <a:spcPts val="0"/>
          </a:spcAft>
          <a:buClrTx/>
          <a:buSzTx/>
          <a:buFontTx/>
          <a:buNone/>
          <a:tabLst/>
          <a:defRPr kumimoji="0" sz="1100" b="0" i="0" u="none" strike="noStrike" cap="none" spc="0" normalizeH="0" baseline="0">
            <a:ln>
              <a:noFill/>
            </a:ln>
            <a:solidFill>
              <a:srgbClr val="000000"/>
            </a:solidFill>
            <a:effectLst/>
            <a:uFill>
              <a:solidFill>
                <a:srgbClr val="000000"/>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7</Pages>
  <Words>8198</Words>
  <Characters>46731</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4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rsley P.R.</dc:creator>
  <cp:lastModifiedBy>Worsley P.R.</cp:lastModifiedBy>
  <cp:revision>3</cp:revision>
  <cp:lastPrinted>2015-12-22T12:15:00Z</cp:lastPrinted>
  <dcterms:created xsi:type="dcterms:W3CDTF">2016-05-16T13:13:00Z</dcterms:created>
  <dcterms:modified xsi:type="dcterms:W3CDTF">2016-05-16T13:19:00Z</dcterms:modified>
</cp:coreProperties>
</file>